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893FF7" w14:textId="38B9A5E7" w:rsidR="0078240C" w:rsidRPr="008C466E" w:rsidRDefault="00654DD2" w:rsidP="00885379">
      <w:pPr>
        <w:spacing w:after="0" w:line="480" w:lineRule="auto"/>
        <w:ind w:left="720" w:hanging="720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TABLE </w:t>
      </w:r>
      <w:r w:rsidR="0078240C"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1.</w:t>
      </w:r>
      <w:r w:rsidR="0078240C"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78240C"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Overview of </w:t>
      </w:r>
      <w:r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Clinical Studies Evaluating </w:t>
      </w:r>
      <w:r w:rsidR="0078240C"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the </w:t>
      </w:r>
      <w:r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Efficacy </w:t>
      </w:r>
      <w:r w:rsidR="0078240C"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of </w:t>
      </w:r>
      <w:r w:rsidRPr="008C466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Cellulite Treatments</w:t>
      </w:r>
    </w:p>
    <w:tbl>
      <w:tblPr>
        <w:tblW w:w="13693" w:type="dxa"/>
        <w:tblInd w:w="-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93"/>
        <w:gridCol w:w="1126"/>
        <w:gridCol w:w="1227"/>
        <w:gridCol w:w="1227"/>
        <w:gridCol w:w="1739"/>
        <w:gridCol w:w="2318"/>
        <w:gridCol w:w="1936"/>
        <w:gridCol w:w="2127"/>
      </w:tblGrid>
      <w:tr w:rsidR="000C30E2" w:rsidRPr="008C466E" w14:paraId="02C01CEB" w14:textId="77777777" w:rsidTr="00C93328">
        <w:trPr>
          <w:cantSplit/>
          <w:trHeight w:val="39"/>
          <w:tblHeader/>
        </w:trPr>
        <w:tc>
          <w:tcPr>
            <w:tcW w:w="1993" w:type="dxa"/>
            <w:shd w:val="clear" w:color="auto" w:fill="auto"/>
            <w:noWrap/>
            <w:vAlign w:val="bottom"/>
            <w:hideMark/>
          </w:tcPr>
          <w:p w14:paraId="1BA1AD7A" w14:textId="77777777" w:rsidR="000C30E2" w:rsidRPr="008C466E" w:rsidRDefault="000C30E2" w:rsidP="000C30E2">
            <w:pPr>
              <w:keepNext/>
              <w:keepLines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herapy</w:t>
            </w:r>
          </w:p>
        </w:tc>
        <w:tc>
          <w:tcPr>
            <w:tcW w:w="1126" w:type="dxa"/>
            <w:shd w:val="clear" w:color="auto" w:fill="auto"/>
            <w:noWrap/>
            <w:vAlign w:val="bottom"/>
            <w:hideMark/>
          </w:tcPr>
          <w:p w14:paraId="2488E49C" w14:textId="77777777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Year</w:t>
            </w:r>
          </w:p>
        </w:tc>
        <w:tc>
          <w:tcPr>
            <w:tcW w:w="1227" w:type="dxa"/>
            <w:shd w:val="clear" w:color="auto" w:fill="auto"/>
            <w:noWrap/>
            <w:vAlign w:val="bottom"/>
            <w:hideMark/>
          </w:tcPr>
          <w:p w14:paraId="32B6EC7F" w14:textId="77777777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udy Design</w:t>
            </w:r>
          </w:p>
        </w:tc>
        <w:tc>
          <w:tcPr>
            <w:tcW w:w="1227" w:type="dxa"/>
            <w:shd w:val="clear" w:color="auto" w:fill="auto"/>
            <w:noWrap/>
            <w:vAlign w:val="bottom"/>
            <w:hideMark/>
          </w:tcPr>
          <w:p w14:paraId="2E9B83FA" w14:textId="77777777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ontrol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1F22DE5F" w14:textId="44014207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articipants</w:t>
            </w:r>
            <w:r w:rsidR="006E05F9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, N</w:t>
            </w:r>
          </w:p>
        </w:tc>
        <w:tc>
          <w:tcPr>
            <w:tcW w:w="2318" w:type="dxa"/>
            <w:vAlign w:val="bottom"/>
          </w:tcPr>
          <w:p w14:paraId="64859A03" w14:textId="77777777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reatment</w:t>
            </w:r>
          </w:p>
          <w:p w14:paraId="28CD5CFD" w14:textId="74725CE6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arget</w:t>
            </w:r>
          </w:p>
        </w:tc>
        <w:tc>
          <w:tcPr>
            <w:tcW w:w="1936" w:type="dxa"/>
          </w:tcPr>
          <w:p w14:paraId="69750E07" w14:textId="6262CE67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Effect on Cellulite Severity</w:t>
            </w:r>
          </w:p>
        </w:tc>
        <w:tc>
          <w:tcPr>
            <w:tcW w:w="2127" w:type="dxa"/>
            <w:noWrap/>
            <w:vAlign w:val="bottom"/>
            <w:hideMark/>
          </w:tcPr>
          <w:p w14:paraId="7A2BF0C1" w14:textId="76D3721B" w:rsidR="000C30E2" w:rsidRPr="008C466E" w:rsidRDefault="000C30E2" w:rsidP="000C30E2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Evidence</w:t>
            </w:r>
            <w:r w:rsidRPr="008C466E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*</w:t>
            </w:r>
          </w:p>
        </w:tc>
      </w:tr>
      <w:tr w:rsidR="003F6730" w:rsidRPr="008C466E" w14:paraId="03EE7923" w14:textId="77777777" w:rsidTr="00FA145C">
        <w:trPr>
          <w:trHeight w:val="39"/>
        </w:trPr>
        <w:tc>
          <w:tcPr>
            <w:tcW w:w="13693" w:type="dxa"/>
            <w:gridSpan w:val="8"/>
            <w:shd w:val="clear" w:color="auto" w:fill="F2F2F2" w:themeFill="background1" w:themeFillShade="F2"/>
            <w:noWrap/>
            <w:vAlign w:val="center"/>
          </w:tcPr>
          <w:p w14:paraId="375CF34C" w14:textId="023651F4" w:rsidR="003F6730" w:rsidRPr="00203722" w:rsidRDefault="003F6730" w:rsidP="003F6730">
            <w:pPr>
              <w:keepNext/>
              <w:keepLines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opical creams</w:t>
            </w:r>
          </w:p>
        </w:tc>
      </w:tr>
      <w:tr w:rsidR="003F6730" w:rsidRPr="008C466E" w14:paraId="6DAD8EDE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2195C888" w14:textId="6A2C11D8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ffeine/retino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Sb3VyZTwvQXV0aG9yPjxZZWFyPjIwMTE8L1llYXI+PFJl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Sb3VyZTwvQXV0aG9yPjxZZWFyPjIwMTE8L1llYXI+PFJl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0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0A3AC3C7" w14:textId="60204B56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B756FE1" w14:textId="51F71748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351C243" w14:textId="0F44F45C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62964EAB" w14:textId="635F20AC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3B54D727" w14:textId="5375499D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40CED5A0" w14:textId="5595F1C9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59E62886" w14:textId="74699F7B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0EEA77CE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23721F5C" w14:textId="2FBA3ED1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lfo-carrabiose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Wb2dlbGdlc2FuZzwvQXV0aG9yPjxZZWFyPjIwMTE8L1ll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Wb2dlbGdlc2FuZzwvQXV0aG9yPjxZZWFyPjIwMTE8L1ll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1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6C29C37E" w14:textId="43B5D381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193DA606" w14:textId="317FD3AE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6D16E15C" w14:textId="0FE88F8F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21D07492" w14:textId="67D81027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5514B91D" w14:textId="66F092A4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170E7098" w14:textId="36367BB0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20022FA4" w14:textId="6333EE2B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6C18D538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2F2926C6" w14:textId="5DB86AE4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tinoic acid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BbC1CYWRlcjwvQXV0aG9yPjxZZWFyPjIwMTI8L1llYXI+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BbC1CYWRlcjwvQXV0aG9yPjxZZWFyPjIwMTI8L1llYXI+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18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58C13D24" w14:textId="01F9FCBC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853654C" w14:textId="6E616A92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261D893" w14:textId="2A425EAD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7EBE2935" w14:textId="4F36D229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603FE418" w14:textId="05295B65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0E1E57A5" w14:textId="1EA3E5C5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3D151023" w14:textId="10B27343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2466CE0B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2218397A" w14:textId="109BE147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ffeine/retino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Dupont&lt;/Author&gt;&lt;Year&gt;2014&lt;/Year&gt;&lt;RecNum&gt;2706&lt;/RecNum&gt;&lt;IDText&gt;43932&lt;/IDText&gt;&lt;DisplayText&gt;&lt;style face="superscript"&gt;19&lt;/style&gt;&lt;/DisplayText&gt;&lt;record&gt;&lt;rec-number&gt;2706&lt;/rec-number&gt;&lt;foreign-keys&gt;&lt;key app="EN" db-id="x09te9fw9vspxoet2p85rpvcszav9p5v9r59" timestamp="1571070252" guid="ebd07416-81d6-4e32-8875-573898ca9a5c"&gt;2706&lt;/key&gt;&lt;key app="ENWeb" db-id=""&gt;0&lt;/key&gt;&lt;/foreign-keys&gt;&lt;ref-type name="Journal Article"&gt;17&lt;/ref-type&gt;&lt;contributors&gt;&lt;authors&gt;&lt;author&gt;Dupont, E.&lt;/author&gt;&lt;author&gt;Journet, M.&lt;/author&gt;&lt;author&gt;Oula, M. L.&lt;/author&gt;&lt;author&gt;Gomez, J.&lt;/author&gt;&lt;author&gt;Leveille, C.&lt;/author&gt;&lt;author&gt;Loing, E.&lt;/author&gt;&lt;author&gt;Bilodeau, D.&lt;/author&gt;&lt;/authors&gt;&lt;/contributors&gt;&lt;auth-address&gt;Immanence IDC Inc, Quebec, QC, Canada.&amp;#xD;Clinique de Dermatologie St-Joseph, Montreal, QC, Canada.&amp;#xD;Evalulab Inc, Mont-Royal, QC, Canada.&amp;#xD;Clinique de Chirurgie Esthetique du Quebec Metropolitain, Levis, QC, Canada.&amp;#xD;Lucas Meyer Cosmetics, Quebec, QC, Canada.&amp;#xD;CosmeConsult, Quebec, QC, Canada.&lt;/auth-address&gt;&lt;titles&gt;&lt;title&gt;An integral topical gel for cellulite reduction: results from a double-blind, randomized, placebo-controlled evaluation of efficacy&lt;/title&gt;&lt;secondary-title&gt;Clin Cosmet Investig Dermatol&lt;/secondary-title&gt;&lt;/titles&gt;&lt;periodical&gt;&lt;full-title&gt;Clin Cosmet Investig Dermatol&lt;/full-title&gt;&lt;/periodical&gt;&lt;pages&gt;73-88&lt;/pages&gt;&lt;volume&gt;7&lt;/volume&gt;&lt;keywords&gt;&lt;keyword&gt;circumference reduction&lt;/keyword&gt;&lt;keyword&gt;clinical trial&lt;/keyword&gt;&lt;keyword&gt;orange-peel appearance&lt;/keyword&gt;&lt;keyword&gt;skin tonicity&lt;/keyword&gt;&lt;/keywords&gt;&lt;dates&gt;&lt;year&gt;2014&lt;/year&gt;&lt;/dates&gt;&lt;isbn&gt;1178-7015 (Linking)&lt;/isbn&gt;&lt;accession-num&gt;24600240&lt;/accession-num&gt;&lt;label&gt;43932&lt;/label&gt;&lt;urls&gt;&lt;related-urls&gt;&lt;url&gt;https://www.ncbi.nlm.nih.gov/pubmed/24600240&lt;/url&gt;&lt;/related-urls&gt;&lt;/urls&gt;&lt;custom2&gt;PMC3933246&lt;/custom2&gt;&lt;custom4&gt;(D-F)&lt;/custom4&gt;&lt;electronic-resource-num&gt;10.2147/CCID.S53580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19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1661BDC3" w14:textId="0D3D6EC2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EB99D69" w14:textId="08CEC925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1D88821" w14:textId="00073A8E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1AEB42AA" w14:textId="305E1036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4E694428" w14:textId="23A0AB0E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3768888D" w14:textId="65CF0B7B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404B50C8" w14:textId="52F84DE4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1272C0AD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56EEA1A0" w14:textId="596B3BFA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ffeine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Byun&lt;/Author&gt;&lt;Year&gt;2015&lt;/Year&gt;&lt;RecNum&gt;6544&lt;/RecNum&gt;&lt;IDText&gt;43895&lt;/IDText&gt;&lt;DisplayText&gt;&lt;style face="superscript"&gt;15&lt;/style&gt;&lt;/DisplayText&gt;&lt;record&gt;&lt;rec-number&gt;6544&lt;/rec-number&gt;&lt;foreign-keys&gt;&lt;key app="EN" db-id="x09te9fw9vspxoet2p85rpvcszav9p5v9r59" timestamp="1571087399" guid="232fbe73-4946-4e6a-86c5-76bb65b1a8dd"&gt;6544&lt;/key&gt;&lt;key app="ENWeb" db-id=""&gt;0&lt;/key&gt;&lt;/foreign-keys&gt;&lt;ref-type name="Journal Article"&gt;17&lt;/ref-type&gt;&lt;contributors&gt;&lt;authors&gt;&lt;author&gt;Byun, S. Y.&lt;/author&gt;&lt;author&gt;Kwon, S. H.&lt;/author&gt;&lt;author&gt;Heo, S. H.&lt;/author&gt;&lt;author&gt;Shim, J. S.&lt;/author&gt;&lt;author&gt;Du, M. H.&lt;/author&gt;&lt;author&gt;Na, J. I.&lt;/author&gt;&lt;/authors&gt;&lt;/contributors&gt;&lt;auth-address&gt;Department of Dermatology, Seoul National University Bundang Hospital, Seoul National University College of Medicine, Seongnam, Korea.&amp;#xD;Skin &amp;amp; Tech Incorporation, Seongnam, Korea. ; Soonchunhyang Medical Research Institute, Soonchunhyang University College of Medicine, Cheonan, Korea.&amp;#xD;Skin &amp;amp; Tech Incorporation, Seongnam, Korea.&lt;/auth-address&gt;&lt;titles&gt;&lt;title&gt;Efficacy of slimming cream containing 3.5% water-soluble caffeine and xanthenes for the treatment of cellulite: clinical study and literature review&lt;/title&gt;&lt;secondary-title&gt;Ann Dermatol&lt;/secondary-title&gt;&lt;/titles&gt;&lt;periodical&gt;&lt;full-title&gt;Ann Dermatol&lt;/full-title&gt;&lt;/periodical&gt;&lt;pages&gt;243-9&lt;/pages&gt;&lt;volume&gt;27&lt;/volume&gt;&lt;number&gt;3&lt;/number&gt;&lt;keywords&gt;&lt;keyword&gt;Caffeine&lt;/keyword&gt;&lt;keyword&gt;Cellulite&lt;/keyword&gt;&lt;keyword&gt;Cellulite treatment&lt;/keyword&gt;&lt;keyword&gt;Slimming cream&lt;/keyword&gt;&lt;keyword&gt;Xanthenes&lt;/keyword&gt;&lt;/keywords&gt;&lt;dates&gt;&lt;year&gt;2015&lt;/year&gt;&lt;pub-dates&gt;&lt;date&gt;Jun&lt;/date&gt;&lt;/pub-dates&gt;&lt;/dates&gt;&lt;isbn&gt;1013-9087 (Print)&amp;#xD;1013-9087 (Linking)&lt;/isbn&gt;&lt;accession-num&gt;26082579&lt;/accession-num&gt;&lt;label&gt;43895&lt;/label&gt;&lt;urls&gt;&lt;related-urls&gt;&lt;url&gt;https://www.ncbi.nlm.nih.gov/pubmed/26082579&lt;/url&gt;&lt;/related-urls&gt;&lt;/urls&gt;&lt;custom2&gt;PMC4466275&lt;/custom2&gt;&lt;custom4&gt;(A-C)&lt;/custom4&gt;&lt;electronic-resource-num&gt;10.5021/ad.2015.27.3.243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15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1BBB486D" w14:textId="38F51F76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AD63424" w14:textId="2EC4CB1C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69B5247" w14:textId="4EB0B176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0FB01163" w14:textId="6B94CFDC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7097C127" w14:textId="46F71C83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08D9EC3C" w14:textId="110DB585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2B485F0A" w14:textId="55F96052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2B4608DD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086CDDE8" w14:textId="3AA7A17A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ffeine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OZ2FtZG9rbWFpPC9BdXRob3I+PFllYXI+MjAxODwvWWVh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OZ2FtZG9rbWFpPC9BdXRob3I+PFllYXI+MjAxODwvWWVh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17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5389C51A" w14:textId="482B2182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675B5CA5" w14:textId="39B14E52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6FE1CDA" w14:textId="62166E50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4DA5BB26" w14:textId="1192DAB1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6A09867B" w14:textId="49DC73CB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0A79092F" w14:textId="29531521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60620426" w14:textId="735E596B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50170ED9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7A38798D" w14:textId="5E141A3C" w:rsidR="003F6730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affeine/escin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dXZpYW5pPC9BdXRob3I+PFllYXI+MjAxODwvWWVhcj48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dXZpYW5pPC9BdXRob3I+PFllYXI+MjAxODwvWWVhcj48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16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639C0258" w14:textId="6C40F918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312C800" w14:textId="13A104B5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28FA6A1" w14:textId="233E5851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4BF8476E" w14:textId="29CED69F" w:rsidR="003F6730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0ED911BE" w14:textId="7F0C5844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388A6424" w14:textId="17A325FC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303082CF" w14:textId="68F502FF" w:rsidR="003F6730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71125664" w14:textId="77777777" w:rsidTr="00FA145C">
        <w:trPr>
          <w:trHeight w:val="39"/>
        </w:trPr>
        <w:tc>
          <w:tcPr>
            <w:tcW w:w="13693" w:type="dxa"/>
            <w:gridSpan w:val="8"/>
            <w:shd w:val="clear" w:color="auto" w:fill="F2F2F2" w:themeFill="background1" w:themeFillShade="F2"/>
            <w:noWrap/>
            <w:vAlign w:val="center"/>
          </w:tcPr>
          <w:p w14:paraId="45628EF0" w14:textId="65EF16FC" w:rsidR="003F6730" w:rsidRPr="00203722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assage</w:t>
            </w:r>
          </w:p>
        </w:tc>
      </w:tr>
      <w:tr w:rsidR="003F6730" w:rsidRPr="008C466E" w14:paraId="1AD34D3D" w14:textId="77777777" w:rsidTr="00F96E3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15BB51A9" w14:textId="4983B92E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dermologie</w:t>
            </w:r>
            <w:r w:rsidRPr="008C466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®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Güleç&lt;/Author&gt;&lt;Year&gt;2009&lt;/Year&gt;&lt;RecNum&gt;2701&lt;/RecNum&gt;&lt;IDText&gt;43937&lt;/IDText&gt;&lt;DisplayText&gt;&lt;style face="superscript"&gt;22&lt;/style&gt;&lt;/DisplayText&gt;&lt;record&gt;&lt;rec-number&gt;2701&lt;/rec-number&gt;&lt;foreign-keys&gt;&lt;key app="EN" db-id="x09te9fw9vspxoet2p85rpvcszav9p5v9r59" timestamp="1571070211" guid="191c21df-86b5-472f-838f-05d2222e9d4b"&gt;2701&lt;/key&gt;&lt;key app="ENWeb" db-id=""&gt;0&lt;/key&gt;&lt;/foreign-keys&gt;&lt;ref-type name="Journal Article"&gt;17&lt;/ref-type&gt;&lt;contributors&gt;&lt;authors&gt;&lt;author&gt;Güleç, A. T.&lt;/author&gt;&lt;/authors&gt;&lt;/contributors&gt;&lt;auth-address&gt;Department of Dermatology, Baskent University Faculty of Medicine, Ankara, Turkey. tulinogulec@hotmail.com&lt;/auth-address&gt;&lt;titles&gt;&lt;title&gt;Treatment of cellulite with LPG endermologie&lt;/title&gt;&lt;secondary-title&gt;Int J Dermatol&lt;/secondary-title&gt;&lt;/titles&gt;&lt;periodical&gt;&lt;full-title&gt;Int J Dermatol&lt;/full-title&gt;&lt;/periodical&gt;&lt;pages&gt;265-70&lt;/pages&gt;&lt;volume&gt;48&lt;/volume&gt;&lt;number&gt;3&lt;/number&gt;&lt;keywords&gt;&lt;keyword&gt;*Adipose Tissue&lt;/keyword&gt;&lt;keyword&gt;Adult&lt;/keyword&gt;&lt;keyword&gt;Anthropometry&lt;/keyword&gt;&lt;keyword&gt;Cosmetic Techniques/adverse effects/*instrumentation&lt;/keyword&gt;&lt;keyword&gt;Female&lt;/keyword&gt;&lt;keyword&gt;Humans&lt;/keyword&gt;&lt;keyword&gt;Massage/adverse effects/*instrumentation/methods&lt;/keyword&gt;&lt;keyword&gt;Middle Aged&lt;/keyword&gt;&lt;keyword&gt;Obesity/*therapy&lt;/keyword&gt;&lt;keyword&gt;Treatment Outcome&lt;/keyword&gt;&lt;/keywords&gt;&lt;dates&gt;&lt;year&gt;2009&lt;/year&gt;&lt;pub-dates&gt;&lt;date&gt;Mar&lt;/date&gt;&lt;/pub-dates&gt;&lt;/dates&gt;&lt;isbn&gt;1365-4632 (Electronic)&amp;#xD;0011-9059 (Linking)&lt;/isbn&gt;&lt;accession-num&gt;19261014&lt;/accession-num&gt;&lt;label&gt;43937&lt;/label&gt;&lt;urls&gt;&lt;related-urls&gt;&lt;url&gt;https://www.ncbi.nlm.nih.gov/pubmed/19261014&lt;/url&gt;&lt;/related-urls&gt;&lt;/urls&gt;&lt;custom4&gt;(G-I)&lt;/custom4&gt;&lt;electronic-resource-num&gt;10.1111/j.1365-4632.2009.03898.x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2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4E386C87" w14:textId="03D2E226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65A8505B" w14:textId="4C3A6CFF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51FA0AF" w14:textId="78745E61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29640316" w14:textId="2355B716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7CD72E97" w14:textId="2A5D869C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Subcutaneous tissu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6623619F" w14:textId="1CBB4F62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7664F9E2" w14:textId="58E120CA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0C67E42A" w14:textId="77777777" w:rsidTr="00F96E3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31CD7FD2" w14:textId="4B4157F2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dermologie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Kutlubay&lt;/Author&gt;&lt;Year&gt;2013&lt;/Year&gt;&lt;RecNum&gt;2688&lt;/RecNum&gt;&lt;IDText&gt;43950&lt;/IDText&gt;&lt;DisplayText&gt;&lt;style face="superscript"&gt;23&lt;/style&gt;&lt;/DisplayText&gt;&lt;record&gt;&lt;rec-number&gt;2688&lt;/rec-number&gt;&lt;foreign-keys&gt;&lt;key app="EN" db-id="x09te9fw9vspxoet2p85rpvcszav9p5v9r59" timestamp="1571070123" guid="e1b86239-8c29-4c82-a3f3-531cfa53d501"&gt;2688&lt;/key&gt;&lt;key app="ENWeb" db-id=""&gt;0&lt;/key&gt;&lt;/foreign-keys&gt;&lt;ref-type name="Journal Article"&gt;17&lt;/ref-type&gt;&lt;contributors&gt;&lt;authors&gt;&lt;author&gt;Kutlubay, Z.&lt;/author&gt;&lt;author&gt;Songur, A.&lt;/author&gt;&lt;author&gt;Engin, B.&lt;/author&gt;&lt;author&gt;Khatib, R.&lt;/author&gt;&lt;author&gt;Calay, O.&lt;/author&gt;&lt;author&gt;Serdaroglu, S.&lt;/author&gt;&lt;/authors&gt;&lt;/contributors&gt;&lt;auth-address&gt;Department of Dermatology, Istanbul University Cerrahpasa Medical Faculty , Istanbul , Turkey.&lt;/auth-address&gt;&lt;titles&gt;&lt;title&gt;An alternative treatment modality for cellulite: LPG endermologie&lt;/title&gt;&lt;secondary-title&gt;J Cosmet Laser Ther&lt;/secondary-title&gt;&lt;/titles&gt;&lt;periodical&gt;&lt;full-title&gt;J Cosmet Laser Ther&lt;/full-title&gt;&lt;/periodical&gt;&lt;pages&gt;266-70&lt;/pages&gt;&lt;volume&gt;15&lt;/volume&gt;&lt;number&gt;5&lt;/number&gt;&lt;keywords&gt;&lt;keyword&gt;*Adipose Tissue&lt;/keyword&gt;&lt;keyword&gt;Adiposity&lt;/keyword&gt;&lt;keyword&gt;Adult&lt;/keyword&gt;&lt;keyword&gt;Anthropometry&lt;/keyword&gt;&lt;keyword&gt;Body Weight&lt;/keyword&gt;&lt;keyword&gt;*Cosmetic Techniques&lt;/keyword&gt;&lt;keyword&gt;Female&lt;/keyword&gt;&lt;keyword&gt;Humans&lt;/keyword&gt;&lt;keyword&gt;Massage/instrumentation/*methods&lt;/keyword&gt;&lt;keyword&gt;Middle Aged&lt;/keyword&gt;&lt;keyword&gt;Obesity/*therapy&lt;/keyword&gt;&lt;keyword&gt;Patient Satisfaction&lt;/keyword&gt;&lt;keyword&gt;Photography&lt;/keyword&gt;&lt;keyword&gt;Skin&lt;/keyword&gt;&lt;keyword&gt;Surveys and Questionnaires&lt;/keyword&gt;&lt;keyword&gt;Young Adult&lt;/keyword&gt;&lt;/keywords&gt;&lt;dates&gt;&lt;year&gt;2013&lt;/year&gt;&lt;pub-dates&gt;&lt;date&gt;Oct&lt;/date&gt;&lt;/pub-dates&gt;&lt;/dates&gt;&lt;isbn&gt;1476-4180 (Electronic)&amp;#xD;1476-4172 (Linking)&lt;/isbn&gt;&lt;accession-num&gt;23581834&lt;/accession-num&gt;&lt;label&gt;43950&lt;/label&gt;&lt;urls&gt;&lt;related-urls&gt;&lt;url&gt;https://www.ncbi.nlm.nih.gov/pubmed/23581834&lt;/url&gt;&lt;/related-urls&gt;&lt;/urls&gt;&lt;custom4&gt;(J-L)&lt;/custom4&gt;&lt;electronic-resource-num&gt;10.3109/14764172.2013.787801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3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33AD70EF" w14:textId="34DEBA6A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1FD24BE8" w14:textId="5FA2553D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61B6B6E8" w14:textId="71ACF21A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3993C1E4" w14:textId="12D0D3B2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748218F9" w14:textId="70561E11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br/>
              <w:t>Subcutaneous tissu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3E04FDCC" w14:textId="64AC4EAE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60893FF8" w14:textId="41535D5A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06F3025F" w14:textId="77777777" w:rsidTr="0057271A">
        <w:trPr>
          <w:trHeight w:val="39"/>
        </w:trPr>
        <w:tc>
          <w:tcPr>
            <w:tcW w:w="13693" w:type="dxa"/>
            <w:gridSpan w:val="8"/>
            <w:shd w:val="clear" w:color="auto" w:fill="F2F2F2" w:themeFill="background1" w:themeFillShade="F2"/>
            <w:noWrap/>
            <w:vAlign w:val="center"/>
          </w:tcPr>
          <w:p w14:paraId="73D67FD5" w14:textId="59AB8A82" w:rsidR="003F6730" w:rsidRPr="00203722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AWT/</w:t>
            </w:r>
            <w:r w:rsidR="0068773B"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E</w:t>
            </w:r>
            <w:r w:rsidR="0068773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W</w:t>
            </w:r>
            <w:r w:rsidR="0068773B"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</w:t>
            </w:r>
          </w:p>
        </w:tc>
      </w:tr>
      <w:tr w:rsidR="003F6730" w:rsidRPr="008C466E" w14:paraId="2185600C" w14:textId="77777777" w:rsidTr="00F96E3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7F3CA72D" w14:textId="2B6051E2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WT, focused/radia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Nassar&lt;/Author&gt;&lt;Year&gt;2015&lt;/Year&gt;&lt;RecNum&gt;4967&lt;/RecNum&gt;&lt;IDText&gt;49755&lt;/IDText&gt;&lt;DisplayText&gt;&lt;style face="superscript"&gt;24&lt;/style&gt;&lt;/DisplayText&gt;&lt;record&gt;&lt;rec-number&gt;4967&lt;/rec-number&gt;&lt;foreign-keys&gt;&lt;key app="EN" db-id="x09te9fw9vspxoet2p85rpvcszav9p5v9r59" timestamp="1571080370" guid="5aceb74a-d6dd-4854-a382-916028b89285"&gt;4967&lt;/key&gt;&lt;key app="ENWeb" db-id=""&gt;0&lt;/key&gt;&lt;/foreign-keys&gt;&lt;ref-type name="Journal Article"&gt;17&lt;/ref-type&gt;&lt;contributors&gt;&lt;authors&gt;&lt;author&gt;Nassar, A. H.&lt;/author&gt;&lt;author&gt;Dorizas, A. S.&lt;/author&gt;&lt;author&gt;Shafai, A.&lt;/author&gt;&lt;author&gt;Sadick, N. S.&lt;/author&gt;&lt;/authors&gt;&lt;/contributors&gt;&lt;auth-address&gt;*Sadick Research Group, New York, New York; daggerDepartment of Dermatology, Weill Medical College of Cornell University, New York, New York.&lt;/auth-address&gt;&lt;titles&gt;&lt;title&gt;A randomized, controlled clinical study to investigate the safety and efficacy of acoustic wave therapy in body contouring&lt;/title&gt;&lt;secondary-title&gt;Dermatol Surg&lt;/secondary-title&gt;&lt;/titles&gt;&lt;periodical&gt;&lt;full-title&gt;Dermatol Surg&lt;/full-title&gt;&lt;/periodical&gt;&lt;pages&gt;366-70&lt;/pages&gt;&lt;volume&gt;41&lt;/volume&gt;&lt;number&gt;3&lt;/number&gt;&lt;keywords&gt;&lt;keyword&gt;Adult&lt;/keyword&gt;&lt;keyword&gt;*Cosmetic Techniques&lt;/keyword&gt;&lt;keyword&gt;Female&lt;/keyword&gt;&lt;keyword&gt;Follow-Up Studies&lt;/keyword&gt;&lt;keyword&gt;*High-Intensity Focused Ultrasound Ablation&lt;/keyword&gt;&lt;keyword&gt;Humans&lt;/keyword&gt;&lt;keyword&gt;Obesity/pathology/*surgery&lt;/keyword&gt;&lt;keyword&gt;Subcutaneous Fat/pathology/*surgery&lt;/keyword&gt;&lt;keyword&gt;Thigh&lt;/keyword&gt;&lt;keyword&gt;Treatment Outcome&lt;/keyword&gt;&lt;/keywords&gt;&lt;dates&gt;&lt;year&gt;2015&lt;/year&gt;&lt;pub-dates&gt;&lt;date&gt;Mar&lt;/date&gt;&lt;/pub-dates&gt;&lt;/dates&gt;&lt;isbn&gt;1524-4725 (Electronic)&amp;#xD;1076-0512 (Linking)&lt;/isbn&gt;&lt;accession-num&gt;25742559&lt;/accession-num&gt;&lt;label&gt;49755&lt;/label&gt;&lt;urls&gt;&lt;related-urls&gt;&lt;url&gt;https://www.ncbi.nlm.nih.gov/pubmed/25742559&lt;/url&gt;&lt;/related-urls&gt;&lt;/urls&gt;&lt;custom4&gt;(M-O)&lt;/custom4&gt;&lt;electronic-resource-num&gt;10.1097/DSS.0000000000000290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4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54E65A30" w14:textId="698BB09B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241ED28F" w14:textId="2F0317A1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4D8079BC" w14:textId="24AE55DB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54CB0D91" w14:textId="4F206848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0CD45F93" w14:textId="294D7510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4A635375" w14:textId="1B90B7AA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5F858D2A" w14:textId="19E2A7DD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47A4E159" w14:textId="77777777" w:rsidTr="00F96E3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3A774502" w14:textId="29A8BDFB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SWT, focused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Knobloch&lt;/Author&gt;&lt;Year&gt;2013&lt;/Year&gt;&lt;RecNum&gt;2693&lt;/RecNum&gt;&lt;IDText&gt;43945&lt;/IDText&gt;&lt;DisplayText&gt;&lt;style face="superscript"&gt;25&lt;/style&gt;&lt;/DisplayText&gt;&lt;record&gt;&lt;rec-number&gt;2693&lt;/rec-number&gt;&lt;foreign-keys&gt;&lt;key app="EN" db-id="x09te9fw9vspxoet2p85rpvcszav9p5v9r59" timestamp="1571070194" guid="c410f063-f41c-43e6-a700-0e9f02d60a71"&gt;2693&lt;/key&gt;&lt;key app="ENWeb" db-id=""&gt;0&lt;/key&gt;&lt;/foreign-keys&gt;&lt;ref-type name="Journal Article"&gt;17&lt;/ref-type&gt;&lt;contributors&gt;&lt;authors&gt;&lt;author&gt;Knobloch, K.&lt;/author&gt;&lt;author&gt;Joest, B.&lt;/author&gt;&lt;author&gt;Krämer, R.&lt;/author&gt;&lt;author&gt;Vogt, P. M.&lt;/author&gt;&lt;/authors&gt;&lt;/contributors&gt;&lt;auth-address&gt;SportPraxis, Heiligerstr. 3, Hannover, Germany, professor.knobloch@sportpraxis-knobloch.de.&lt;/auth-address&gt;&lt;titles&gt;&lt;title&gt;Cellulite and focused extracorporeal shockwave therapy for non-invasive body contouring: a randomized trial&lt;/title&gt;&lt;secondary-title&gt;Dermatol Ther (Heidelb)&lt;/secondary-title&gt;&lt;/titles&gt;&lt;periodical&gt;&lt;full-title&gt;Dermatol Ther (Heidelb)&lt;/full-title&gt;&lt;/periodical&gt;&lt;pages&gt;143-55&lt;/pages&gt;&lt;volume&gt;3&lt;/volume&gt;&lt;number&gt;2&lt;/number&gt;&lt;dates&gt;&lt;year&gt;2013&lt;/year&gt;&lt;pub-dates&gt;&lt;date&gt;Dec&lt;/date&gt;&lt;/pub-dates&gt;&lt;/dates&gt;&lt;isbn&gt;2193-8210 (Print)&lt;/isbn&gt;&lt;accession-num&gt;24297647&lt;/accession-num&gt;&lt;label&gt;43945&lt;/label&gt;&lt;urls&gt;&lt;related-urls&gt;&lt;url&gt;https://www.ncbi.nlm.nih.gov/pubmed/24297647&lt;/url&gt;&lt;/related-urls&gt;&lt;/urls&gt;&lt;custom2&gt;PMC3889306&lt;/custom2&gt;&lt;custom4&gt;(J-L)&lt;/custom4&gt;&lt;electronic-resource-num&gt;10.1007/s13555-013-0039-5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5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0C9F2835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50D641DC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46A96F23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6D195FDD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2318" w:type="dxa"/>
            <w:vAlign w:val="center"/>
          </w:tcPr>
          <w:p w14:paraId="2F91A7D4" w14:textId="03952029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vAlign w:val="center"/>
          </w:tcPr>
          <w:p w14:paraId="01E02F1C" w14:textId="0AFF771A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noWrap/>
            <w:vAlign w:val="center"/>
          </w:tcPr>
          <w:p w14:paraId="1F42257D" w14:textId="2787A47D" w:rsidR="003F6730" w:rsidRPr="00ED14A9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3B91FB87" w14:textId="77777777" w:rsidTr="00F96E3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1B65E69E" w14:textId="3A876429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WT, radia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gRXhjbHVkZVllYXI9IjEiPjxBdXRob3I+UnVzc2UtV2lsZmxpbmdzZWRl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gRXhjbHVkZVllYXI9IjEiPjxBdXRob3I+UnVzc2UtV2lsZmxpbmdzZWRl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6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2F4CFDF0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7B69F0E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4009EC5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56D7DEBB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7EA88DDB" w14:textId="0588C863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2357037F" w14:textId="6B7C2A52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785DA50E" w14:textId="4976F496" w:rsidR="003F6730" w:rsidRPr="00ED14A9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35CCBCC0" w14:textId="77777777" w:rsidTr="00F96E3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6A6B442E" w14:textId="0BC048B7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SWT, radia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Schlaudraff&lt;/Author&gt;&lt;Year&gt;2014&lt;/Year&gt;&lt;RecNum&gt;2670&lt;/RecNum&gt;&lt;IDText&gt;43970&lt;/IDText&gt;&lt;DisplayText&gt;&lt;style face="superscript"&gt;27&lt;/style&gt;&lt;/DisplayText&gt;&lt;record&gt;&lt;rec-number&gt;2670&lt;/rec-number&gt;&lt;foreign-keys&gt;&lt;key app="EN" db-id="x09te9fw9vspxoet2p85rpvcszav9p5v9r59" timestamp="1571070043" guid="61c17abf-3b14-4a0f-8d38-7e66379bec8f"&gt;2670&lt;/key&gt;&lt;key app="ENWeb" db-id=""&gt;0&lt;/key&gt;&lt;/foreign-keys&gt;&lt;ref-type name="Journal Article"&gt;17&lt;/ref-type&gt;&lt;contributors&gt;&lt;authors&gt;&lt;author&gt;Schlaudraff, K. U.&lt;/author&gt;&lt;author&gt;Kiessling, M. C.&lt;/author&gt;&lt;author&gt;Császár, N. B.&lt;/author&gt;&lt;author&gt;Schmitz, C.&lt;/author&gt;&lt;/authors&gt;&lt;/contributors&gt;&lt;auth-address&gt;Concept Clinic, Geneva, Switzerland.&amp;#xD;Department of Anatomy II, Ludwig-Maximilians-University of Munich, Munich, Germany.&lt;/auth-address&gt;&lt;titles&gt;&lt;title&gt;Predictability of the individual clinical outcome of extracorporeal shock wave therapy for cellulite&lt;/title&gt;&lt;secondary-title&gt;Clin Cosmet Investig Dermatol&lt;/secondary-title&gt;&lt;/titles&gt;&lt;periodical&gt;&lt;full-title&gt;Clin Cosmet Investig Dermatol&lt;/full-title&gt;&lt;/periodical&gt;&lt;pages&gt;171-83&lt;/pages&gt;&lt;volume&gt;7&lt;/volume&gt;&lt;keywords&gt;&lt;keyword&gt;Awt&lt;/keyword&gt;&lt;keyword&gt;Epat&lt;/keyword&gt;&lt;keyword&gt;Rswt&lt;/keyword&gt;&lt;keyword&gt;acoustic wave therapy&lt;/keyword&gt;&lt;keyword&gt;extracorporeal pulse activation therapy&lt;/keyword&gt;&lt;keyword&gt;radial shock wave therapy&lt;/keyword&gt;&lt;/keywords&gt;&lt;dates&gt;&lt;year&gt;2014&lt;/year&gt;&lt;/dates&gt;&lt;isbn&gt;1178-7015 (Linking)&lt;/isbn&gt;&lt;accession-num&gt;24920933&lt;/accession-num&gt;&lt;label&gt;43970&lt;/label&gt;&lt;urls&gt;&lt;related-urls&gt;&lt;url&gt;https://www.ncbi.nlm.nih.gov/pubmed/24920933&lt;/url&gt;&lt;/related-urls&gt;&lt;/urls&gt;&lt;custom2&gt;PMC4043818&lt;/custom2&gt;&lt;custom4&gt;(S-T)&lt;/custom4&gt;&lt;electronic-resource-num&gt;10.2147/CCID.S59851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7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30238642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5DE25AE1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4FC55FD3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61FA05AE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318" w:type="dxa"/>
            <w:vAlign w:val="center"/>
          </w:tcPr>
          <w:p w14:paraId="65F29753" w14:textId="15707A03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</w:tcPr>
          <w:p w14:paraId="26A43986" w14:textId="17058010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noWrap/>
            <w:vAlign w:val="center"/>
          </w:tcPr>
          <w:p w14:paraId="7DEE30A2" w14:textId="5C2DD934" w:rsidR="003F6730" w:rsidRPr="00ED14A9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0B41094C" w14:textId="77777777" w:rsidTr="00F96E3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73172218" w14:textId="699C7FEC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WT, focused/radia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ZXhzZWw8L0F1dGhvcj48WWVhcj4yMDE3PC9ZZWFyPjxS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IZXhzZWw8L0F1dGhvcj48WWVhcj4yMDE3PC9ZZWFyPjxS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8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5983F40B" w14:textId="3449BF6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636379E" w14:textId="0C419DFB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59007845" w14:textId="4C565071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0212E109" w14:textId="2658E9FA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3C14D704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294FD450" w14:textId="06897AF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7690C3D3" w14:textId="633F0648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2AB5606D" w14:textId="03E0ECF9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7BD28A23" w14:textId="77777777" w:rsidTr="00AD5AAF">
        <w:trPr>
          <w:trHeight w:val="39"/>
        </w:trPr>
        <w:tc>
          <w:tcPr>
            <w:tcW w:w="13693" w:type="dxa"/>
            <w:gridSpan w:val="8"/>
            <w:shd w:val="clear" w:color="auto" w:fill="F2F2F2" w:themeFill="background1" w:themeFillShade="F2"/>
            <w:noWrap/>
            <w:vAlign w:val="center"/>
          </w:tcPr>
          <w:p w14:paraId="0835322C" w14:textId="401160DE" w:rsidR="003F6730" w:rsidRPr="00203722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RF</w:t>
            </w:r>
          </w:p>
        </w:tc>
      </w:tr>
      <w:tr w:rsidR="003F6730" w:rsidRPr="008C466E" w14:paraId="2FB2E161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025FE1CF" w14:textId="76188D2F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F, bipola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ZGVyIEx1Z3Q8L0F1dGhvcj48WWVhcj4yMDA5PC9Z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ZGVyIEx1Z3Q8L0F1dGhvcj48WWVhcj4yMDA5PC9Z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29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33666557" w14:textId="5156BC6C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09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A4A9BB6" w14:textId="07876DC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1B44958C" w14:textId="718C20E5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3129DC39" w14:textId="27D6DFB6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79511FF5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2DF251AC" w14:textId="3843E7D9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4433FA97" w14:textId="202254C3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19215B29" w14:textId="601A8A04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6C4CCCA5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1760A524" w14:textId="4140797B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F,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ipola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Mlosek&lt;/Author&gt;&lt;Year&gt;2012&lt;/Year&gt;&lt;RecNum&gt;2684&lt;/RecNum&gt;&lt;IDText&gt;43954&lt;/IDText&gt;&lt;DisplayText&gt;&lt;style face="superscript"&gt;30&lt;/style&gt;&lt;/DisplayText&gt;&lt;record&gt;&lt;rec-number&gt;2684&lt;/rec-number&gt;&lt;foreign-keys&gt;&lt;key app="EN" db-id="x09te9fw9vspxoet2p85rpvcszav9p5v9r59" timestamp="1571070089" guid="10f4fd35-b3e6-42a6-8c75-d58c9afe268e"&gt;2684&lt;/key&gt;&lt;key app="ENWeb" db-id=""&gt;0&lt;/key&gt;&lt;/foreign-keys&gt;&lt;ref-type name="Journal Article"&gt;17&lt;/ref-type&gt;&lt;contributors&gt;&lt;authors&gt;&lt;author&gt;Mlosek, R. K.&lt;/author&gt;&lt;author&gt;Woźniak, W.&lt;/author&gt;&lt;author&gt;Malinowska, S.&lt;/author&gt;&lt;author&gt;Lewandowski, M.&lt;/author&gt;&lt;author&gt;Nowicki, A.&lt;/author&gt;&lt;/authors&gt;&lt;/contributors&gt;&lt;auth-address&gt;Department of Diagnostic Imaging of the II Medical Faculty, Medical University of Warsaw, Warsaw, Poland. mpage@wp.pl&lt;/auth-address&gt;&lt;titles&gt;&lt;title&gt;The effectiveness of anticellulite treatment using tripolar radiofrequency monitored by classic and high-frequency ultrasound&lt;/title&gt;&lt;secondary-title&gt;J Eur Acad Dermatol Venereol&lt;/secondary-title&gt;&lt;/titles&gt;&lt;periodical&gt;&lt;full-title&gt;J Eur Acad Dermatol Venereol&lt;/full-title&gt;&lt;/periodical&gt;&lt;pages&gt;696-703&lt;/pages&gt;&lt;volume&gt;26&lt;/volume&gt;&lt;number&gt;6&lt;/number&gt;&lt;keywords&gt;&lt;keyword&gt;Adult&lt;/keyword&gt;&lt;keyword&gt;*Cosmetic Techniques&lt;/keyword&gt;&lt;keyword&gt;Female&lt;/keyword&gt;&lt;keyword&gt;Humans&lt;/keyword&gt;&lt;keyword&gt;Male&lt;/keyword&gt;&lt;keyword&gt;Middle Aged&lt;/keyword&gt;&lt;keyword&gt;Placebos&lt;/keyword&gt;&lt;keyword&gt;*Radio Waves&lt;/keyword&gt;&lt;keyword&gt;Radiotherapy/*methods&lt;/keyword&gt;&lt;keyword&gt;Subcutaneous Fat/*ultrasonography&lt;/keyword&gt;&lt;keyword&gt;Treatment Outcome&lt;/keyword&gt;&lt;keyword&gt;Ultrasonics/instrumentation&lt;/keyword&gt;&lt;/keywords&gt;&lt;dates&gt;&lt;year&gt;2012&lt;/year&gt;&lt;pub-dates&gt;&lt;date&gt;Jun&lt;/date&gt;&lt;/pub-dates&gt;&lt;/dates&gt;&lt;isbn&gt;1468-3083 (Electronic)&amp;#xD;0926-9959 (Linking)&lt;/isbn&gt;&lt;accession-num&gt;21692869&lt;/accession-num&gt;&lt;label&gt;43954&lt;/label&gt;&lt;urls&gt;&lt;related-urls&gt;&lt;url&gt;https://www.ncbi.nlm.nih.gov/pubmed/21692869&lt;/url&gt;&lt;/related-urls&gt;&lt;/urls&gt;&lt;custom4&gt;(M-O)&lt;/custom4&gt;&lt;electronic-resource-num&gt;10.1111/j.1468-3083.2011.04148.x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0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71AC1265" w14:textId="714969F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14A8EFF" w14:textId="28732ABC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545CB277" w14:textId="653B2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03375361" w14:textId="2965F0C6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2318" w:type="dxa"/>
            <w:shd w:val="clear" w:color="auto" w:fill="F2F2F2" w:themeFill="background1" w:themeFillShade="F2"/>
          </w:tcPr>
          <w:p w14:paraId="46D2AF0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1B9163E1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  <w:p w14:paraId="7C866309" w14:textId="33B17B6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4A925651" w14:textId="3AD77E33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6B06508B" w14:textId="78114051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7E29DFBE" w14:textId="77777777" w:rsidTr="00AD5AAF">
        <w:trPr>
          <w:trHeight w:val="39"/>
        </w:trPr>
        <w:tc>
          <w:tcPr>
            <w:tcW w:w="13693" w:type="dxa"/>
            <w:gridSpan w:val="8"/>
            <w:shd w:val="clear" w:color="auto" w:fill="F2F2F2" w:themeFill="background1" w:themeFillShade="F2"/>
            <w:noWrap/>
            <w:vAlign w:val="center"/>
          </w:tcPr>
          <w:p w14:paraId="77A7DF2E" w14:textId="367875D5" w:rsidR="003F6730" w:rsidRPr="00203722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Laser</w:t>
            </w:r>
            <w:r w:rsidR="00944E1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-</w:t>
            </w: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 and light-based devices</w:t>
            </w:r>
          </w:p>
        </w:tc>
      </w:tr>
      <w:tr w:rsidR="003F6730" w:rsidRPr="008C466E" w14:paraId="30224473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317A1370" w14:textId="3E9D0530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dhdGluPC9BdXRob3I+PFllYXI+MjAxMzwvWWVhcj48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CYWdhdGluPC9BdXRob3I+PFllYXI+MjAxMzwvWWVhcj48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1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33488508" w14:textId="4B7EFED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024597B" w14:textId="6202E51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D89616F" w14:textId="241B16D8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6A6B9712" w14:textId="3E48297F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3C8F7B24" w14:textId="716CBC7C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6773EBD1" w14:textId="5039102E" w:rsidR="003F6730" w:rsidRPr="008C466E" w:rsidRDefault="00C97484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–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652AA5AA" w14:textId="3B27709F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25B4CD68" w14:textId="77777777" w:rsidTr="00674AF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0A71EA65" w14:textId="3ED937B8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LLT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KYWNrc29uPC9BdXRob3I+PFllYXI+MjAxMzwvWWVhcj48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KYWNrc29uPC9BdXRob3I+PFllYXI+MjAxMzwvWWVhcj48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2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4F39D399" w14:textId="27AB45A5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7877632E" w14:textId="709B8FA6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1724CA4F" w14:textId="1AE2C2CD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7971F011" w14:textId="0857F0B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2318" w:type="dxa"/>
            <w:vAlign w:val="center"/>
          </w:tcPr>
          <w:p w14:paraId="72E47458" w14:textId="30BB5A5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vAlign w:val="center"/>
          </w:tcPr>
          <w:p w14:paraId="41503C1F" w14:textId="1E850FED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noWrap/>
            <w:vAlign w:val="center"/>
          </w:tcPr>
          <w:p w14:paraId="26870AC4" w14:textId="71C0AE8B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5A4839B5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41E15277" w14:textId="577DE184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4-nm Nd:YAG lase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Truitt&lt;/Author&gt;&lt;Year&gt;2012&lt;/Year&gt;&lt;RecNum&gt;2673&lt;/RecNum&gt;&lt;IDText&gt;43967&lt;/IDText&gt;&lt;DisplayText&gt;&lt;style face="superscript"&gt;33&lt;/style&gt;&lt;/DisplayText&gt;&lt;record&gt;&lt;rec-number&gt;2673&lt;/rec-number&gt;&lt;foreign-keys&gt;&lt;key app="EN" db-id="x09te9fw9vspxoet2p85rpvcszav9p5v9r59" timestamp="1571070047" guid="0e738aca-3e86-433e-aa4d-4589a913d9e0"&gt;2673&lt;/key&gt;&lt;key app="ENWeb" db-id=""&gt;0&lt;/key&gt;&lt;/foreign-keys&gt;&lt;ref-type name="Journal Article"&gt;17&lt;/ref-type&gt;&lt;contributors&gt;&lt;authors&gt;&lt;author&gt;Truitt, A.&lt;/author&gt;&lt;author&gt;Elkeeb, L.&lt;/author&gt;&lt;author&gt;Ortiz, A.&lt;/author&gt;&lt;author&gt;Saedi, N.&lt;/author&gt;&lt;author&gt;Echague, A.&lt;/author&gt;&lt;author&gt;Kelly, K. M.&lt;/author&gt;&lt;/authors&gt;&lt;/contributors&gt;&lt;auth-address&gt;Department of Dermatology, University of California, Irvine School of Medicine, Irvine, CA 92697-2400, USA.&lt;/auth-address&gt;&lt;titles&gt;&lt;title&gt;Evaluation of a long pulsed 1064-nm Nd:YAG laser for improvement in appearance of cellulite&lt;/title&gt;&lt;secondary-title&gt;J Cosmet Laser Ther&lt;/secondary-title&gt;&lt;/titles&gt;&lt;periodical&gt;&lt;full-title&gt;J Cosmet Laser Ther&lt;/full-title&gt;&lt;/periodical&gt;&lt;pages&gt;139-44&lt;/pages&gt;&lt;volume&gt;14&lt;/volume&gt;&lt;number&gt;3&lt;/number&gt;&lt;keywords&gt;&lt;keyword&gt;Adult&lt;/keyword&gt;&lt;keyword&gt;*Cosmetic Techniques&lt;/keyword&gt;&lt;keyword&gt;Female&lt;/keyword&gt;&lt;keyword&gt;Humans&lt;/keyword&gt;&lt;keyword&gt;Lasers, Solid-State/*therapeutic use&lt;/keyword&gt;&lt;keyword&gt;Middle Aged&lt;/keyword&gt;&lt;keyword&gt;Single-Blind Method&lt;/keyword&gt;&lt;keyword&gt;Subcutaneous Fat/*surgery&lt;/keyword&gt;&lt;keyword&gt;Thigh&lt;/keyword&gt;&lt;keyword&gt;Treatment Outcome&lt;/keyword&gt;&lt;keyword&gt;Young Adult&lt;/keyword&gt;&lt;/keywords&gt;&lt;dates&gt;&lt;year&gt;2012&lt;/year&gt;&lt;pub-dates&gt;&lt;date&gt;Jun&lt;/date&gt;&lt;/pub-dates&gt;&lt;/dates&gt;&lt;isbn&gt;1476-4180 (Electronic)&amp;#xD;1476-4172 (Linking)&lt;/isbn&gt;&lt;accession-num&gt;22506760&lt;/accession-num&gt;&lt;label&gt;43967&lt;/label&gt;&lt;urls&gt;&lt;related-urls&gt;&lt;url&gt;https://www.ncbi.nlm.nih.gov/pubmed/22506760&lt;/url&gt;&lt;/related-urls&gt;&lt;/urls&gt;&lt;custom4&gt;(S-T)&lt;/custom4&gt;&lt;electronic-resource-num&gt;10.3109/14764172.2012.685480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3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7C256D74" w14:textId="326BE3AF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42E4ED42" w14:textId="700A6E0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636EC907" w14:textId="5B2B7E32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2C22F965" w14:textId="2E952FFD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54C66817" w14:textId="2C5EBF00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5A94105F" w14:textId="49D21E6B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7D44FA6E" w14:textId="1CE5CA49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6E28337B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1875A8D8" w14:textId="7ABE2FE9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1440-nm Nd:YAG lase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EaUJlcm5hcmRvPC9BdXRob3I+PFllYXI+MjAxMTwvWWVh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EaUJlcm5hcmRvPC9BdXRob3I+PFllYXI+MjAxMTwvWWVh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4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74DB35E4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18AF5A5A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1A29DF2D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536388D4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2EA2E760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3A9316DB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  <w:p w14:paraId="32AC9A29" w14:textId="37E0A640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22A2F010" w14:textId="4056C529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48E401DC" w14:textId="5F5DF5D3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5F8F5AA7" w14:textId="77777777" w:rsidTr="00674AF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174BD85E" w14:textId="41A505CF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0-nm Nd:YAG lase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EaUJlcm5hcmRvPC9BdXRob3I+PFllYXI+MjAxMzwvWWVh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EaUJlcm5hcmRvPC9BdXRob3I+PFllYXI+MjAxMzwvWWVh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5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53B84A2A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60021A0D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4BAE5B09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7AE73AD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2318" w:type="dxa"/>
          </w:tcPr>
          <w:p w14:paraId="5BD67C8D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4E751213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  <w:p w14:paraId="3B48A378" w14:textId="7C434F78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vAlign w:val="center"/>
          </w:tcPr>
          <w:p w14:paraId="6CB3FD72" w14:textId="3D4CB65D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noWrap/>
            <w:vAlign w:val="center"/>
          </w:tcPr>
          <w:p w14:paraId="7583E259" w14:textId="5FE04F22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74909AC0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1995AF48" w14:textId="32EFDC36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0-nm Nd:YAG lase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LYXR6PC9BdXRob3I+PFllYXI+MjAxMzwvWWVhcj48UmVj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LYXR6PC9BdXRob3I+PFllYXI+MjAxMzwvWWVhcj48UmVj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6,62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1E72253D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1C0B64F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7C2CF600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63E6468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318" w:type="dxa"/>
            <w:shd w:val="clear" w:color="auto" w:fill="F2F2F2" w:themeFill="background1" w:themeFillShade="F2"/>
          </w:tcPr>
          <w:p w14:paraId="42FCECB8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7C122E00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  <w:p w14:paraId="672E890B" w14:textId="607BAA10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7F4C48F4" w14:textId="03380F98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34351C6F" w14:textId="500EE9DC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68471502" w14:textId="77777777" w:rsidTr="00674AF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6A8D9C14" w14:textId="1471436E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0-nm Nd:YAG laser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YXNha2k8L0F1dGhvcj48WWVhcj4yMDEzPC9ZZWFyPjxS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YXNha2k8L0F1dGhvcj48WWVhcj4yMDEzPC9ZZWFyPjxS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7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55A98D7F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64A61FFE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542651D4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5D1E03D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2318" w:type="dxa"/>
          </w:tcPr>
          <w:p w14:paraId="18BADD4A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pose</w:t>
            </w:r>
          </w:p>
          <w:p w14:paraId="53C813A9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rmis</w:t>
            </w:r>
          </w:p>
          <w:p w14:paraId="525356F5" w14:textId="3DA7189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vAlign w:val="center"/>
          </w:tcPr>
          <w:p w14:paraId="623BDECD" w14:textId="4E66CBF8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noWrap/>
            <w:vAlign w:val="center"/>
          </w:tcPr>
          <w:p w14:paraId="49A2092E" w14:textId="2C97B04D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2648438C" w14:textId="77777777" w:rsidTr="00AD5AAF">
        <w:trPr>
          <w:trHeight w:val="39"/>
        </w:trPr>
        <w:tc>
          <w:tcPr>
            <w:tcW w:w="13693" w:type="dxa"/>
            <w:gridSpan w:val="8"/>
            <w:shd w:val="clear" w:color="auto" w:fill="auto"/>
            <w:noWrap/>
            <w:vAlign w:val="center"/>
          </w:tcPr>
          <w:p w14:paraId="72EA6C43" w14:textId="5DB56ADF" w:rsidR="003F6730" w:rsidRPr="00203722" w:rsidRDefault="003F6730" w:rsidP="003F6730">
            <w:pPr>
              <w:keepNext/>
              <w:keepLines/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lastRenderedPageBreak/>
              <w:t>Subcision</w:t>
            </w:r>
          </w:p>
        </w:tc>
      </w:tr>
      <w:tr w:rsidR="003F6730" w:rsidRPr="008C466E" w14:paraId="4718C880" w14:textId="77777777" w:rsidTr="00674AF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2AA74662" w14:textId="46E526F0" w:rsidR="003F6730" w:rsidRPr="008C466E" w:rsidRDefault="003F6730" w:rsidP="003F6730">
            <w:pPr>
              <w:keepNext/>
              <w:keepLines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bcision, manual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Amore&lt;/Author&gt;&lt;Year&gt;2018&lt;/Year&gt;&lt;RecNum&gt;5880&lt;/RecNum&gt;&lt;IDText&gt;49147&lt;/IDText&gt;&lt;DisplayText&gt;&lt;style face="superscript"&gt;38&lt;/style&gt;&lt;/DisplayText&gt;&lt;record&gt;&lt;rec-number&gt;5880&lt;/rec-number&gt;&lt;foreign-keys&gt;&lt;key app="EN" db-id="x09te9fw9vspxoet2p85rpvcszav9p5v9r59" timestamp="1571083714" guid="85d7b3ce-7a25-45d0-892e-802c7cac7026"&gt;5880&lt;/key&gt;&lt;key app="ENWeb" db-id=""&gt;0&lt;/key&gt;&lt;/foreign-keys&gt;&lt;ref-type name="Journal Article"&gt;17&lt;/ref-type&gt;&lt;contributors&gt;&lt;authors&gt;&lt;author&gt;Amore, R.&lt;/author&gt;&lt;author&gt;Amuso, D.&lt;/author&gt;&lt;author&gt;Leonardi, V.&lt;/author&gt;&lt;author&gt;Sbarbati, A.&lt;/author&gt;&lt;author&gt;Conti, G.&lt;/author&gt;&lt;author&gt;Albini, M.&lt;/author&gt;&lt;author&gt;Leva, F.&lt;/author&gt;&lt;author&gt;Terranova, F.&lt;/author&gt;&lt;author&gt;Guida, A.&lt;/author&gt;&lt;author&gt;Gkritzalas, K.&lt;/author&gt;&lt;author&gt;Gavashely, L.&lt;/author&gt;&lt;author&gt;Velichenko, R.&lt;/author&gt;&lt;/authors&gt;&lt;/contributors&gt;&lt;auth-address&gt;University of Palermo, Master of Techniques of Aesthetic Medicine and Wellness, Palermo, Italy.&amp;#xD;Department of Neurosciences, Biomedicine and Movement Sciences, University of Verona, Verona, Italy.&amp;#xD;ICAMP - Marconi University, Segrate - Milano, Italy.&amp;#xD;SIMEO - University of Camerino, Master of Aesthetic Medicine, Roma, Italy.&amp;#xD;Al Najat Clinical Center, Salmiya, Kuwait.&amp;#xD;Academy of International Interships Liya Gavashely, Moscow, Russia.&lt;/auth-address&gt;&lt;titles&gt;&lt;title&gt;Treatment of dimpling from cellulite&lt;/title&gt;&lt;secondary-title&gt;Plast Reconstr Surg Glob Open&lt;/secondary-title&gt;&lt;/titles&gt;&lt;periodical&gt;&lt;full-title&gt;Plast Reconstr Surg Glob Open&lt;/full-title&gt;&lt;/periodical&gt;&lt;pages&gt;e1771&lt;/pages&gt;&lt;volume&gt;6&lt;/volume&gt;&lt;number&gt;5&lt;/number&gt;&lt;dates&gt;&lt;year&gt;2018&lt;/year&gt;&lt;pub-dates&gt;&lt;date&gt;May&lt;/date&gt;&lt;/pub-dates&gt;&lt;/dates&gt;&lt;isbn&gt;2169-7574 (Print)&amp;#xD;2169-7574 (Linking)&lt;/isbn&gt;&lt;accession-num&gt;29922557&lt;/accession-num&gt;&lt;label&gt;49147&lt;/label&gt;&lt;urls&gt;&lt;related-urls&gt;&lt;url&gt;https://www.ncbi.nlm.nih.gov/pubmed/29922557&lt;/url&gt;&lt;/related-urls&gt;&lt;/urls&gt;&lt;custom2&gt;PMC5999441&lt;/custom2&gt;&lt;custom4&gt;(A-C)&lt;/custom4&gt;&lt;electronic-resource-num&gt;10.1097/GOX.0000000000001771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8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6E43E7EE" w14:textId="77777777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3E25767E" w14:textId="77777777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3E3FA24E" w14:textId="77777777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2A425EB5" w14:textId="77777777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0</w:t>
            </w:r>
          </w:p>
        </w:tc>
        <w:tc>
          <w:tcPr>
            <w:tcW w:w="2318" w:type="dxa"/>
            <w:vAlign w:val="center"/>
          </w:tcPr>
          <w:p w14:paraId="6686BE0B" w14:textId="74D0C315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vAlign w:val="center"/>
          </w:tcPr>
          <w:p w14:paraId="5A359C50" w14:textId="07D8E921" w:rsidR="003F6730" w:rsidRPr="008C466E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noWrap/>
            <w:vAlign w:val="center"/>
          </w:tcPr>
          <w:p w14:paraId="441079AD" w14:textId="6E3446A3" w:rsidR="003F6730" w:rsidRPr="00ED14A9" w:rsidRDefault="003F6730" w:rsidP="003F6730">
            <w:pPr>
              <w:keepNext/>
              <w:keepLines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0D040F10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1CD0AA7F" w14:textId="282C098A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bcision, vacuum-assisted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LYW1pbmVyPC9BdXRob3I+PFllYXI+MjAxNTwvWWVhcj48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LYW1pbmVyPC9BdXRob3I+PFllYXI+MjAxNTwvWWVhcj48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</w:fldData>
              </w:fldCha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39-41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0C29955E" w14:textId="7C9B5F90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5-20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3253F8B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5A79357B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7705A7F1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70D7B718" w14:textId="27744B11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1E98059D" w14:textId="337087D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5932CD8A" w14:textId="55BA8D9E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b</w:t>
            </w:r>
          </w:p>
        </w:tc>
      </w:tr>
      <w:tr w:rsidR="003F6730" w:rsidRPr="008C466E" w14:paraId="70988FC9" w14:textId="77777777" w:rsidTr="00674AF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6FC289D0" w14:textId="7363F0D9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bcision, vacuum-assisted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Brauer&lt;/Author&gt;&lt;Year&gt;2018&lt;/Year&gt;&lt;RecNum&gt;6&lt;/RecNum&gt;&lt;DisplayText&gt;&lt;style face="superscript"&gt;42&lt;/style&gt;&lt;/DisplayText&gt;&lt;record&gt;&lt;rec-number&gt;6&lt;/rec-number&gt;&lt;foreign-keys&gt;&lt;key app="EN" db-id="5rvvfeza7f9xfiev0apvds5az25s2ar5rrw5" timestamp="1574871071"&gt;6&lt;/key&gt;&lt;/foreign-keys&gt;&lt;ref-type name="Journal Article"&gt;17&lt;/ref-type&gt;&lt;contributors&gt;&lt;authors&gt;&lt;author&gt;Brauer, J. A.&lt;/author&gt;&lt;author&gt;Christman, M. P.&lt;/author&gt;&lt;author&gt;Bae, Y.S.&lt;/author&gt;&lt;author&gt;Bernstein, L.J.&lt;/author&gt;&lt;author&gt;Anolik, R.&lt;/author&gt;&lt;author&gt;Shelton, R.&lt;/author&gt;&lt;author&gt;Geronemus, R. G.&lt;/author&gt;&lt;/authors&gt;&lt;/contributors&gt;&lt;titles&gt;&lt;title&gt;Three-dimensional analysis of minimally invasive vacuum-assisted subcision treatment of cellulite&lt;/title&gt;&lt;secondary-title&gt;J Drugs Dermatol&lt;/secondary-title&gt;&lt;/titles&gt;&lt;pages&gt;960-5&lt;/pages&gt;&lt;volume&gt;17&lt;/volume&gt;&lt;number&gt;9&lt;/number&gt;&lt;dates&gt;&lt;year&gt;2018&lt;/year&gt;&lt;/dates&gt;&lt;label&gt;49789&lt;/label&gt;&lt;urls&gt;&lt;/urls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2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152DE8D3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1D49AEA9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S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2EBE523A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566543D3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318" w:type="dxa"/>
            <w:vAlign w:val="center"/>
          </w:tcPr>
          <w:p w14:paraId="547C6C0E" w14:textId="7F192E6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vAlign w:val="center"/>
          </w:tcPr>
          <w:p w14:paraId="444A287B" w14:textId="0417298D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noWrap/>
            <w:vAlign w:val="center"/>
          </w:tcPr>
          <w:p w14:paraId="28917DEC" w14:textId="491C0F1B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0D5973D0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27D1160C" w14:textId="1C74541E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bcision, vacuum-assisted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Ibrahim&lt;/Author&gt;&lt;Year&gt;2018&lt;/Year&gt;&lt;RecNum&gt;4557&lt;/RecNum&gt;&lt;IDText&gt;49810&lt;/IDText&gt;&lt;DisplayText&gt;&lt;style face="superscript"&gt;43&lt;/style&gt;&lt;/DisplayText&gt;&lt;record&gt;&lt;rec-number&gt;4557&lt;/rec-number&gt;&lt;foreign-keys&gt;&lt;key app="EN" db-id="x09te9fw9vspxoet2p85rpvcszav9p5v9r59" timestamp="1571078491" guid="5994a75c-b838-4095-956d-4834a0813e5b"&gt;4557&lt;/key&gt;&lt;key app="ENWeb" db-id=""&gt;0&lt;/key&gt;&lt;/foreign-keys&gt;&lt;ref-type name="Journal Article"&gt;17&lt;/ref-type&gt;&lt;contributors&gt;&lt;authors&gt;&lt;author&gt;Ibrahim, O.&lt;/author&gt;&lt;author&gt;Haimovic, A.&lt;/author&gt;&lt;author&gt;Lee, N.&lt;/author&gt;&lt;author&gt;Kaminer, M. S.&lt;/author&gt;&lt;/authors&gt;&lt;/contributors&gt;&lt;auth-address&gt;Chicago Cosmetic Surgery and Dermatology, Chicago, Illinois.&amp;#xD;SkinCare Physicians, Chestnut Hill, Massachusetts.&lt;/auth-address&gt;&lt;titles&gt;&lt;title&gt;Efficacy using a modified technique for tissue stabilized-guided subcision for the treatment of mild-to-moderate cellulite of the buttocks and thighs&lt;/title&gt;&lt;secondary-title&gt;Dermatol Surg&lt;/secondary-title&gt;&lt;/titles&gt;&lt;periodical&gt;&lt;full-title&gt;Dermatol Surg&lt;/full-title&gt;&lt;/periodical&gt;&lt;pages&gt;1272-1277&lt;/pages&gt;&lt;volume&gt;44&lt;/volume&gt;&lt;number&gt;10&lt;/number&gt;&lt;dates&gt;&lt;year&gt;2018&lt;/year&gt;&lt;pub-dates&gt;&lt;date&gt;Oct&lt;/date&gt;&lt;/pub-dates&gt;&lt;/dates&gt;&lt;isbn&gt;1524-4725 (Electronic)&amp;#xD;1076-0512 (Linking)&lt;/isbn&gt;&lt;accession-num&gt;29757863&lt;/accession-num&gt;&lt;label&gt;49810&lt;/label&gt;&lt;urls&gt;&lt;related-urls&gt;&lt;url&gt;https://www.ncbi.nlm.nih.gov/pubmed/29757863&lt;/url&gt;&lt;/related-urls&gt;&lt;/urls&gt;&lt;custom4&gt;(G-I)&lt;/custom4&gt;&lt;electronic-resource-num&gt;10.1097/DSS.0000000000001542&lt;/electronic-resource-num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3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1B477FF0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2103C8CC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293AECD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549CA675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50E3CB5C" w14:textId="07A1B5C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4DFD5CDE" w14:textId="61C8606C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4A7F3678" w14:textId="6BFFD6E4" w:rsidR="003F6730" w:rsidRPr="00ED14A9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D14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3F6730" w:rsidRPr="008C466E" w14:paraId="732871A7" w14:textId="77777777" w:rsidTr="005D60A9">
        <w:trPr>
          <w:trHeight w:val="39"/>
        </w:trPr>
        <w:tc>
          <w:tcPr>
            <w:tcW w:w="13693" w:type="dxa"/>
            <w:gridSpan w:val="8"/>
            <w:shd w:val="clear" w:color="auto" w:fill="auto"/>
            <w:noWrap/>
            <w:vAlign w:val="center"/>
          </w:tcPr>
          <w:p w14:paraId="23CFBA3D" w14:textId="00C6E7C2" w:rsidR="003F6730" w:rsidRPr="00203722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203722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Injectables</w:t>
            </w:r>
            <w:r w:rsidRPr="00203722" w:rsidDel="003F6730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</w:p>
        </w:tc>
      </w:tr>
      <w:tr w:rsidR="003F6730" w:rsidRPr="008C466E" w14:paraId="1F354BE9" w14:textId="77777777" w:rsidTr="00674AF2">
        <w:trPr>
          <w:trHeight w:val="39"/>
        </w:trPr>
        <w:tc>
          <w:tcPr>
            <w:tcW w:w="1993" w:type="dxa"/>
            <w:shd w:val="clear" w:color="auto" w:fill="auto"/>
            <w:noWrap/>
            <w:vAlign w:val="center"/>
          </w:tcPr>
          <w:p w14:paraId="3BBC9A5A" w14:textId="5EAA67B0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H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&lt;EndNote&gt;&lt;Cite&gt;&lt;Author&gt;Goldman&lt;/Author&gt;&lt;Year&gt;2015&lt;/Year&gt;&lt;RecNum&gt;2700&lt;/RecNum&gt;&lt;IDText&gt;43938&lt;/IDText&gt;&lt;DisplayText&gt;&lt;style face="superscript"&gt;44&lt;/style&gt;&lt;/DisplayText&gt;&lt;record&gt;&lt;rec-number&gt;2700&lt;/rec-number&gt;&lt;foreign-keys&gt;&lt;key app="EN" db-id="x09te9fw9vspxoet2p85rpvcszav9p5v9r59" timestamp="1571070210" guid="ccf04e67-ecdb-4246-8c57-2622319fbcea"&gt;2700&lt;/key&gt;&lt;key app="ENWeb" db-id=""&gt;0&lt;/key&gt;&lt;/foreign-keys&gt;&lt;ref-type name="Journal Article"&gt;17&lt;/ref-type&gt;&lt;contributors&gt;&lt;authors&gt;&lt;author&gt;Goldman, M.P.&lt;/author&gt;&lt;author&gt;Sadick, N.S.&lt;/author&gt;&lt;author&gt;Young, L.&lt;/author&gt;&lt;/authors&gt;&lt;/contributors&gt;&lt;titles&gt;&lt;title&gt;Phase 2a, randomized, double-blind, placebo-controlled dose-ranging study of repeat doses of collagenase clostridium histolyticum for the treatment of edematous fibrosclerotic panniculopathy (cellulite)&lt;/title&gt;&lt;secondary-title&gt;J Am Acad Dermatol&lt;/secondary-title&gt;&lt;/titles&gt;&lt;periodical&gt;&lt;full-title&gt;J Am Acad Dermatol&lt;/full-title&gt;&lt;/periodical&gt;&lt;pages&gt;AB19&lt;/pages&gt;&lt;volume&gt;72&lt;/volume&gt;&lt;number&gt;5 Suppl&lt;/number&gt;&lt;dates&gt;&lt;year&gt;2015&lt;/year&gt;&lt;/dates&gt;&lt;label&gt;43938&lt;/label&gt;&lt;urls&gt;&lt;/urls&gt;&lt;custom4&gt;(G-I)&lt;/custom4&gt;&lt;/record&gt;&lt;/Cite&gt;&lt;/EndNote&gt;</w:instrTex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vertAlign w:val="superscript"/>
              </w:rPr>
              <w:t>44</w:t>
            </w:r>
            <w:r w:rsidR="00560DB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auto"/>
            <w:noWrap/>
            <w:vAlign w:val="center"/>
          </w:tcPr>
          <w:p w14:paraId="4D7A337B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6415C5C8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auto"/>
            <w:noWrap/>
            <w:vAlign w:val="center"/>
          </w:tcPr>
          <w:p w14:paraId="32516A2A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auto"/>
            <w:noWrap/>
            <w:vAlign w:val="center"/>
          </w:tcPr>
          <w:p w14:paraId="7862A54C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2318" w:type="dxa"/>
            <w:vAlign w:val="center"/>
          </w:tcPr>
          <w:p w14:paraId="3E81625A" w14:textId="5F27FF1A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vAlign w:val="center"/>
          </w:tcPr>
          <w:p w14:paraId="04A6F050" w14:textId="1C72698E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noWrap/>
            <w:vAlign w:val="center"/>
          </w:tcPr>
          <w:p w14:paraId="591F4209" w14:textId="0BE07F54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  <w:tr w:rsidR="003F6730" w:rsidRPr="008C466E" w14:paraId="485AD6C0" w14:textId="77777777" w:rsidTr="00674AF2">
        <w:trPr>
          <w:trHeight w:val="39"/>
        </w:trPr>
        <w:tc>
          <w:tcPr>
            <w:tcW w:w="1993" w:type="dxa"/>
            <w:shd w:val="clear" w:color="auto" w:fill="F2F2F2" w:themeFill="background1" w:themeFillShade="F2"/>
            <w:noWrap/>
            <w:vAlign w:val="center"/>
          </w:tcPr>
          <w:p w14:paraId="5AADDEB1" w14:textId="77B19919" w:rsidR="003F6730" w:rsidRPr="008C466E" w:rsidRDefault="003F6730" w:rsidP="003F6730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CH</w:t>
            </w:r>
            <w:r w:rsidR="00560DB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A3AE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dick&lt;/Author&gt;&lt;Year&gt;2019&lt;/Year&gt;&lt;RecNum&gt;7&lt;/RecNum&gt;&lt;DisplayText&gt;&lt;style face="superscript"&gt;45&lt;/style&gt;&lt;/DisplayText&gt;&lt;record&gt;&lt;rec-number&gt;7&lt;/rec-number&gt;&lt;foreign-keys&gt;&lt;key app="EN" db-id="5rvvfeza7f9xfiev0apvds5az25s2ar5rrw5" timestamp="1574871071"&gt;7&lt;/key&gt;&lt;/foreign-keys&gt;&lt;ref-type name="Journal Article"&gt;17&lt;/ref-type&gt;&lt;contributors&gt;&lt;authors&gt;&lt;author&gt;Sadick, N.S.&lt;/author&gt;&lt;author&gt;Goldman, M.P.&lt;/author&gt;&lt;author&gt;Liu, G.&lt;/author&gt;&lt;author&gt;Shusterman, N.H.&lt;/author&gt;&lt;author&gt;McLane, M.&lt;/author&gt;&lt;author&gt;Hurley, D.A.&lt;/author&gt;&lt;author&gt;Young, A.&lt;/author&gt;&lt;/authors&gt;&lt;/contributors&gt;&lt;titles&gt;&lt;title&gt;Collagenase clostridium histolyticum for the treatment of edematous fibrosclerotic panniculopathy (cellulite): a randomized trial&lt;/title&gt;&lt;secondary-title&gt;Dermatol Surg&lt;/secondary-title&gt;&lt;/titles&gt;&lt;pages&gt;1047-1056&lt;/pages&gt;&lt;volume&gt;45&lt;/volume&gt;&lt;number&gt;8&lt;/number&gt;&lt;dates&gt;&lt;year&gt;2019&lt;/year&gt;&lt;/dates&gt;&lt;label&gt;49903&lt;/label&gt;&lt;urls&gt;&lt;/urls&gt;&lt;/record&gt;&lt;/Cite&gt;&lt;/EndNote&gt;</w:instrText>
            </w:r>
            <w:r w:rsidR="00560DB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A3AEA" w:rsidRPr="008A3AEA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5</w:t>
            </w:r>
            <w:r w:rsidR="00560DB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26" w:type="dxa"/>
            <w:shd w:val="clear" w:color="auto" w:fill="F2F2F2" w:themeFill="background1" w:themeFillShade="F2"/>
            <w:noWrap/>
            <w:vAlign w:val="center"/>
          </w:tcPr>
          <w:p w14:paraId="5B451D37" w14:textId="563D4139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057EBCEC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CT</w:t>
            </w:r>
          </w:p>
        </w:tc>
        <w:tc>
          <w:tcPr>
            <w:tcW w:w="1227" w:type="dxa"/>
            <w:shd w:val="clear" w:color="auto" w:fill="F2F2F2" w:themeFill="background1" w:themeFillShade="F2"/>
            <w:noWrap/>
            <w:vAlign w:val="center"/>
          </w:tcPr>
          <w:p w14:paraId="6A225976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1739" w:type="dxa"/>
            <w:shd w:val="clear" w:color="auto" w:fill="F2F2F2" w:themeFill="background1" w:themeFillShade="F2"/>
            <w:noWrap/>
            <w:vAlign w:val="center"/>
          </w:tcPr>
          <w:p w14:paraId="42CEF8C1" w14:textId="77777777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</w:t>
            </w:r>
          </w:p>
        </w:tc>
        <w:tc>
          <w:tcPr>
            <w:tcW w:w="2318" w:type="dxa"/>
            <w:shd w:val="clear" w:color="auto" w:fill="F2F2F2" w:themeFill="background1" w:themeFillShade="F2"/>
            <w:vAlign w:val="center"/>
          </w:tcPr>
          <w:p w14:paraId="14E04FC5" w14:textId="6C482FA5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tae</w:t>
            </w:r>
          </w:p>
        </w:tc>
        <w:tc>
          <w:tcPr>
            <w:tcW w:w="1936" w:type="dxa"/>
            <w:shd w:val="clear" w:color="auto" w:fill="F2F2F2" w:themeFill="background1" w:themeFillShade="F2"/>
            <w:vAlign w:val="center"/>
          </w:tcPr>
          <w:p w14:paraId="7C6105AA" w14:textId="2858BC96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+++</w:t>
            </w:r>
          </w:p>
        </w:tc>
        <w:tc>
          <w:tcPr>
            <w:tcW w:w="2127" w:type="dxa"/>
            <w:shd w:val="clear" w:color="auto" w:fill="F2F2F2" w:themeFill="background1" w:themeFillShade="F2"/>
            <w:noWrap/>
            <w:vAlign w:val="center"/>
          </w:tcPr>
          <w:p w14:paraId="20391156" w14:textId="135DE9D5" w:rsidR="003F6730" w:rsidRPr="008C466E" w:rsidRDefault="003F6730" w:rsidP="003F673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C46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</w:t>
            </w:r>
          </w:p>
        </w:tc>
      </w:tr>
    </w:tbl>
    <w:p w14:paraId="4FBC54EF" w14:textId="19DB2557" w:rsidR="00AD4E1D" w:rsidRPr="008C466E" w:rsidRDefault="00AD4E1D" w:rsidP="00B06E77">
      <w:pPr>
        <w:spacing w:after="0" w:line="480" w:lineRule="auto"/>
        <w:ind w:left="-90" w:right="-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bookmarkStart w:id="0" w:name="_Hlk534958310"/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*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Levels of evidence: 1a = systematic review of RCT</w:t>
      </w:r>
      <w:r w:rsidR="00195092">
        <w:rPr>
          <w:rFonts w:ascii="Times New Roman" w:eastAsia="Times New Roman" w:hAnsi="Times New Roman" w:cs="Times New Roman"/>
          <w:color w:val="000000"/>
          <w:sz w:val="24"/>
          <w:szCs w:val="24"/>
        </w:rPr>
        <w:t>s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; 1b = individual </w:t>
      </w:r>
      <w:r w:rsidR="007F710E"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RCT 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(with narrow confidence intervals); 1c = all or none study; 2a = systematic review of cohort studies; 2b = individual cohort study</w:t>
      </w:r>
      <w:r w:rsidR="00A7260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including low-quality RCTs)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; 2c = “outcomes” research; 3a = systematic 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review of case-control studies; 3b = individual case-control study; 4 = case series; 5 = expert opinion without explicit critical appraisal or bas</w:t>
      </w:r>
      <w:r w:rsidR="007F710E"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ed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n physiology bench research or “first principles.” </w:t>
      </w:r>
    </w:p>
    <w:p w14:paraId="071333B0" w14:textId="6FAE162A" w:rsidR="00AD4E1D" w:rsidRPr="008C466E" w:rsidRDefault="00AD4E1D" w:rsidP="00381BDA">
      <w:pPr>
        <w:spacing w:after="0" w:line="480" w:lineRule="auto"/>
        <w:ind w:right="-720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AWT = acoustic wave therapy; CCH = collagenase clostridium histolyticum; ESWT = extracorporeal shock wave therapy; IR = infrared; LLLT = low-level laser therapy; Nd:YAG =</w:t>
      </w:r>
      <w:r w:rsidRPr="008C466E">
        <w:rPr>
          <w:rFonts w:ascii="Times New Roman" w:hAnsi="Times New Roman" w:cs="Times New Roman"/>
          <w:sz w:val="24"/>
          <w:szCs w:val="24"/>
        </w:rPr>
        <w:t xml:space="preserve"> neodymium</w:t>
      </w:r>
      <w:r w:rsidRPr="008C466E">
        <w:rPr>
          <w:rFonts w:ascii="Times New Roman" w:hAnsi="Times New Roman" w:cs="Times New Roman"/>
          <w:sz w:val="24"/>
          <w:szCs w:val="24"/>
        </w:rPr>
        <w:noBreakHyphen/>
        <w:t xml:space="preserve">doped yttrium-aluminum-garnet; 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OS = observational study; P = placebo; R = retrospective; RCT = randomized controlled </w:t>
      </w:r>
      <w:r w:rsidR="00B77D23">
        <w:rPr>
          <w:rFonts w:ascii="Times New Roman" w:eastAsia="Times New Roman" w:hAnsi="Times New Roman" w:cs="Times New Roman"/>
          <w:color w:val="000000"/>
          <w:sz w:val="24"/>
          <w:szCs w:val="24"/>
        </w:rPr>
        <w:t>trial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; RF = radiofrequency; U = untreated; UC = uncontrolled.</w:t>
      </w:r>
    </w:p>
    <w:p w14:paraId="76BD6DB4" w14:textId="7096318C" w:rsidR="00D73FCB" w:rsidRPr="008C466E" w:rsidRDefault="0005323B" w:rsidP="00381BDA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+ = nonsignificant improvement; ++ = significant improvement</w:t>
      </w:r>
      <w:r w:rsidR="003F6730" w:rsidRPr="003F6730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F6730">
        <w:rPr>
          <w:rFonts w:ascii="Times New Roman" w:eastAsia="Times New Roman" w:hAnsi="Times New Roman" w:cs="Times New Roman"/>
          <w:color w:val="000000"/>
          <w:sz w:val="24"/>
          <w:szCs w:val="24"/>
        </w:rPr>
        <w:t>for uncontrolled studies</w:t>
      </w:r>
      <w:r w:rsidRPr="008C466E">
        <w:rPr>
          <w:rFonts w:ascii="Times New Roman" w:eastAsia="Times New Roman" w:hAnsi="Times New Roman" w:cs="Times New Roman"/>
          <w:color w:val="000000"/>
          <w:sz w:val="24"/>
          <w:szCs w:val="24"/>
        </w:rPr>
        <w:t>; +++ = significant improvement over control; – = no improvement from baseline.</w:t>
      </w:r>
      <w:bookmarkEnd w:id="0"/>
    </w:p>
    <w:p w14:paraId="454BF397" w14:textId="77777777" w:rsidR="00560DB4" w:rsidRDefault="00560DB4" w:rsidP="00A661CB">
      <w:pPr>
        <w:spacing w:after="0" w:line="480" w:lineRule="auto"/>
        <w:ind w:left="-450"/>
        <w:rPr>
          <w:rFonts w:ascii="Times New Roman" w:hAnsi="Times New Roman" w:cs="Times New Roman"/>
          <w:b/>
          <w:color w:val="2E74B5" w:themeColor="accent1" w:themeShade="BF"/>
          <w:sz w:val="24"/>
          <w:szCs w:val="24"/>
        </w:rPr>
      </w:pPr>
      <w:bookmarkStart w:id="1" w:name="_GoBack"/>
      <w:bookmarkEnd w:id="1"/>
    </w:p>
    <w:p w14:paraId="610D3010" w14:textId="7073AFDC" w:rsidR="00BA0A67" w:rsidRDefault="00BA0A67" w:rsidP="00A661CB">
      <w:pPr>
        <w:spacing w:after="0" w:line="480" w:lineRule="auto"/>
        <w:ind w:left="-450"/>
        <w:rPr>
          <w:rFonts w:ascii="Times New Roman" w:hAnsi="Times New Roman" w:cs="Times New Roman"/>
          <w:b/>
          <w:color w:val="2E74B5" w:themeColor="accent1" w:themeShade="BF"/>
          <w:sz w:val="24"/>
          <w:szCs w:val="24"/>
        </w:rPr>
      </w:pPr>
    </w:p>
    <w:sectPr w:rsidR="00BA0A67" w:rsidSect="00A661CB">
      <w:foot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C70DA1" w14:textId="77777777" w:rsidR="00C961AE" w:rsidRDefault="00C961AE" w:rsidP="007F4C58">
      <w:pPr>
        <w:spacing w:after="0" w:line="240" w:lineRule="auto"/>
      </w:pPr>
      <w:r>
        <w:separator/>
      </w:r>
    </w:p>
  </w:endnote>
  <w:endnote w:type="continuationSeparator" w:id="0">
    <w:p w14:paraId="65C4288D" w14:textId="77777777" w:rsidR="00C961AE" w:rsidRDefault="00C961AE" w:rsidP="007F4C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604464" w14:textId="77777777" w:rsidR="00C961AE" w:rsidRDefault="00C961A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299250" w14:textId="77777777" w:rsidR="00C961AE" w:rsidRDefault="00C961AE" w:rsidP="007F4C58">
      <w:pPr>
        <w:spacing w:after="0" w:line="240" w:lineRule="auto"/>
      </w:pPr>
      <w:r>
        <w:separator/>
      </w:r>
    </w:p>
  </w:footnote>
  <w:footnote w:type="continuationSeparator" w:id="0">
    <w:p w14:paraId="0A7A97AB" w14:textId="77777777" w:rsidR="00C961AE" w:rsidRDefault="00C961AE" w:rsidP="007F4C5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886297"/>
    <w:multiLevelType w:val="hybridMultilevel"/>
    <w:tmpl w:val="784455B4"/>
    <w:lvl w:ilvl="0" w:tplc="D680655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AE4B79"/>
    <w:multiLevelType w:val="hybridMultilevel"/>
    <w:tmpl w:val="2E8AC4B6"/>
    <w:lvl w:ilvl="0" w:tplc="8EEC9E0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E6310A"/>
    <w:multiLevelType w:val="hybridMultilevel"/>
    <w:tmpl w:val="F0BCE2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6BB6A4C"/>
    <w:multiLevelType w:val="hybridMultilevel"/>
    <w:tmpl w:val="AE88200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89D29EC"/>
    <w:multiLevelType w:val="hybridMultilevel"/>
    <w:tmpl w:val="EAF0B0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8E2615"/>
    <w:multiLevelType w:val="hybridMultilevel"/>
    <w:tmpl w:val="274AA7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F113BA3"/>
    <w:multiLevelType w:val="hybridMultilevel"/>
    <w:tmpl w:val="59A46C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B647A5"/>
    <w:multiLevelType w:val="hybridMultilevel"/>
    <w:tmpl w:val="9C4483C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0E96132"/>
    <w:multiLevelType w:val="hybridMultilevel"/>
    <w:tmpl w:val="115A10B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0FB14B1"/>
    <w:multiLevelType w:val="hybridMultilevel"/>
    <w:tmpl w:val="E098AD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1232DF3"/>
    <w:multiLevelType w:val="hybridMultilevel"/>
    <w:tmpl w:val="E834AC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3C070CD"/>
    <w:multiLevelType w:val="hybridMultilevel"/>
    <w:tmpl w:val="E2C4175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53D054E"/>
    <w:multiLevelType w:val="hybridMultilevel"/>
    <w:tmpl w:val="6E24DC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9BA23AE"/>
    <w:multiLevelType w:val="hybridMultilevel"/>
    <w:tmpl w:val="A250674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1D504F91"/>
    <w:multiLevelType w:val="hybridMultilevel"/>
    <w:tmpl w:val="8CDA21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1E5F49FF"/>
    <w:multiLevelType w:val="hybridMultilevel"/>
    <w:tmpl w:val="E16A3D1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1450461"/>
    <w:multiLevelType w:val="hybridMultilevel"/>
    <w:tmpl w:val="337ECB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67C175D"/>
    <w:multiLevelType w:val="hybridMultilevel"/>
    <w:tmpl w:val="E302616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2BE074BA"/>
    <w:multiLevelType w:val="hybridMultilevel"/>
    <w:tmpl w:val="C0120F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D926830"/>
    <w:multiLevelType w:val="hybridMultilevel"/>
    <w:tmpl w:val="6E680A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EB8721E"/>
    <w:multiLevelType w:val="hybridMultilevel"/>
    <w:tmpl w:val="84504F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738169F"/>
    <w:multiLevelType w:val="hybridMultilevel"/>
    <w:tmpl w:val="1C5A1416"/>
    <w:lvl w:ilvl="0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38CB7EBF"/>
    <w:multiLevelType w:val="hybridMultilevel"/>
    <w:tmpl w:val="7E364D7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9DF6A98"/>
    <w:multiLevelType w:val="hybridMultilevel"/>
    <w:tmpl w:val="19AAEB5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F6D705F"/>
    <w:multiLevelType w:val="hybridMultilevel"/>
    <w:tmpl w:val="965CD02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48104AF0"/>
    <w:multiLevelType w:val="hybridMultilevel"/>
    <w:tmpl w:val="1FD448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4A8E5E81"/>
    <w:multiLevelType w:val="hybridMultilevel"/>
    <w:tmpl w:val="B13253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B234FA0"/>
    <w:multiLevelType w:val="hybridMultilevel"/>
    <w:tmpl w:val="E3A4BC4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4D4526F1"/>
    <w:multiLevelType w:val="hybridMultilevel"/>
    <w:tmpl w:val="339E7BB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4DB563D5"/>
    <w:multiLevelType w:val="hybridMultilevel"/>
    <w:tmpl w:val="3B1C28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E1364CE"/>
    <w:multiLevelType w:val="hybridMultilevel"/>
    <w:tmpl w:val="1D2A2D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4FD73387"/>
    <w:multiLevelType w:val="hybridMultilevel"/>
    <w:tmpl w:val="DD405A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51A500B6"/>
    <w:multiLevelType w:val="hybridMultilevel"/>
    <w:tmpl w:val="CAA0E64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537617F5"/>
    <w:multiLevelType w:val="hybridMultilevel"/>
    <w:tmpl w:val="A6220A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3913720"/>
    <w:multiLevelType w:val="hybridMultilevel"/>
    <w:tmpl w:val="F762189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5567189C"/>
    <w:multiLevelType w:val="hybridMultilevel"/>
    <w:tmpl w:val="03EA713A"/>
    <w:lvl w:ilvl="0" w:tplc="C4906FD6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7935BE2"/>
    <w:multiLevelType w:val="hybridMultilevel"/>
    <w:tmpl w:val="6A8845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58410F67"/>
    <w:multiLevelType w:val="hybridMultilevel"/>
    <w:tmpl w:val="3AECE618"/>
    <w:lvl w:ilvl="0" w:tplc="8EEC9E00">
      <w:start w:val="1"/>
      <w:numFmt w:val="bullet"/>
      <w:lvlText w:val="−"/>
      <w:lvlJc w:val="left"/>
      <w:pPr>
        <w:ind w:left="1440" w:hanging="360"/>
      </w:pPr>
      <w:rPr>
        <w:rFonts w:ascii="Calibri" w:hAnsi="Calibri" w:hint="default"/>
        <w:color w:val="000000" w:themeColor="text1"/>
      </w:rPr>
    </w:lvl>
    <w:lvl w:ilvl="1" w:tplc="8EEC9E00">
      <w:start w:val="1"/>
      <w:numFmt w:val="bullet"/>
      <w:lvlText w:val="−"/>
      <w:lvlJc w:val="left"/>
      <w:pPr>
        <w:ind w:left="216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58CC40EB"/>
    <w:multiLevelType w:val="hybridMultilevel"/>
    <w:tmpl w:val="6D023DB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5D4901BE"/>
    <w:multiLevelType w:val="hybridMultilevel"/>
    <w:tmpl w:val="20665C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5F9C37C0"/>
    <w:multiLevelType w:val="hybridMultilevel"/>
    <w:tmpl w:val="DE6C82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00A22A2"/>
    <w:multiLevelType w:val="hybridMultilevel"/>
    <w:tmpl w:val="CF4E9746"/>
    <w:lvl w:ilvl="0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2" w15:restartNumberingAfterBreak="0">
    <w:nsid w:val="62714A05"/>
    <w:multiLevelType w:val="hybridMultilevel"/>
    <w:tmpl w:val="B11036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6A3A6E60"/>
    <w:multiLevelType w:val="hybridMultilevel"/>
    <w:tmpl w:val="4DA897E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702B7150"/>
    <w:multiLevelType w:val="hybridMultilevel"/>
    <w:tmpl w:val="BEB6D6F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70511FA3"/>
    <w:multiLevelType w:val="hybridMultilevel"/>
    <w:tmpl w:val="D1E257A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6" w15:restartNumberingAfterBreak="0">
    <w:nsid w:val="74566868"/>
    <w:multiLevelType w:val="hybridMultilevel"/>
    <w:tmpl w:val="7062D8A4"/>
    <w:lvl w:ilvl="0" w:tplc="D514FBEA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7" w15:restartNumberingAfterBreak="0">
    <w:nsid w:val="7AD3461F"/>
    <w:multiLevelType w:val="hybridMultilevel"/>
    <w:tmpl w:val="2B20AEF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8" w15:restartNumberingAfterBreak="0">
    <w:nsid w:val="7E960B79"/>
    <w:multiLevelType w:val="hybridMultilevel"/>
    <w:tmpl w:val="998C011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8EEC9E00">
      <w:start w:val="1"/>
      <w:numFmt w:val="bullet"/>
      <w:lvlText w:val="−"/>
      <w:lvlJc w:val="left"/>
      <w:pPr>
        <w:ind w:left="1080" w:hanging="360"/>
      </w:pPr>
      <w:rPr>
        <w:rFonts w:ascii="Calibri" w:hAnsi="Calibri" w:hint="default"/>
        <w:color w:val="000000" w:themeColor="text1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3"/>
  </w:num>
  <w:num w:numId="3">
    <w:abstractNumId w:val="28"/>
  </w:num>
  <w:num w:numId="4">
    <w:abstractNumId w:val="13"/>
  </w:num>
  <w:num w:numId="5">
    <w:abstractNumId w:val="11"/>
  </w:num>
  <w:num w:numId="6">
    <w:abstractNumId w:val="31"/>
  </w:num>
  <w:num w:numId="7">
    <w:abstractNumId w:val="2"/>
  </w:num>
  <w:num w:numId="8">
    <w:abstractNumId w:val="7"/>
  </w:num>
  <w:num w:numId="9">
    <w:abstractNumId w:val="5"/>
  </w:num>
  <w:num w:numId="10">
    <w:abstractNumId w:val="24"/>
  </w:num>
  <w:num w:numId="11">
    <w:abstractNumId w:val="47"/>
  </w:num>
  <w:num w:numId="12">
    <w:abstractNumId w:val="29"/>
  </w:num>
  <w:num w:numId="13">
    <w:abstractNumId w:val="33"/>
  </w:num>
  <w:num w:numId="14">
    <w:abstractNumId w:val="9"/>
  </w:num>
  <w:num w:numId="15">
    <w:abstractNumId w:val="39"/>
  </w:num>
  <w:num w:numId="16">
    <w:abstractNumId w:val="15"/>
  </w:num>
  <w:num w:numId="17">
    <w:abstractNumId w:val="17"/>
  </w:num>
  <w:num w:numId="18">
    <w:abstractNumId w:val="34"/>
  </w:num>
  <w:num w:numId="19">
    <w:abstractNumId w:val="38"/>
  </w:num>
  <w:num w:numId="20">
    <w:abstractNumId w:val="40"/>
  </w:num>
  <w:num w:numId="21">
    <w:abstractNumId w:val="44"/>
  </w:num>
  <w:num w:numId="22">
    <w:abstractNumId w:val="43"/>
  </w:num>
  <w:num w:numId="23">
    <w:abstractNumId w:val="23"/>
  </w:num>
  <w:num w:numId="24">
    <w:abstractNumId w:val="42"/>
  </w:num>
  <w:num w:numId="25">
    <w:abstractNumId w:val="25"/>
  </w:num>
  <w:num w:numId="26">
    <w:abstractNumId w:val="30"/>
  </w:num>
  <w:num w:numId="27">
    <w:abstractNumId w:val="16"/>
  </w:num>
  <w:num w:numId="28">
    <w:abstractNumId w:val="26"/>
  </w:num>
  <w:num w:numId="29">
    <w:abstractNumId w:val="8"/>
  </w:num>
  <w:num w:numId="30">
    <w:abstractNumId w:val="36"/>
  </w:num>
  <w:num w:numId="31">
    <w:abstractNumId w:val="20"/>
  </w:num>
  <w:num w:numId="32">
    <w:abstractNumId w:val="22"/>
  </w:num>
  <w:num w:numId="33">
    <w:abstractNumId w:val="27"/>
  </w:num>
  <w:num w:numId="34">
    <w:abstractNumId w:val="18"/>
  </w:num>
  <w:num w:numId="35">
    <w:abstractNumId w:val="14"/>
  </w:num>
  <w:num w:numId="36">
    <w:abstractNumId w:val="48"/>
  </w:num>
  <w:num w:numId="37">
    <w:abstractNumId w:val="37"/>
  </w:num>
  <w:num w:numId="38">
    <w:abstractNumId w:val="32"/>
  </w:num>
  <w:num w:numId="39">
    <w:abstractNumId w:val="45"/>
  </w:num>
  <w:num w:numId="40">
    <w:abstractNumId w:val="21"/>
  </w:num>
  <w:num w:numId="41">
    <w:abstractNumId w:val="46"/>
  </w:num>
  <w:num w:numId="42">
    <w:abstractNumId w:val="41"/>
  </w:num>
  <w:num w:numId="43">
    <w:abstractNumId w:val="1"/>
  </w:num>
  <w:num w:numId="44">
    <w:abstractNumId w:val="12"/>
  </w:num>
  <w:num w:numId="45">
    <w:abstractNumId w:val="0"/>
  </w:num>
  <w:num w:numId="46">
    <w:abstractNumId w:val="35"/>
  </w:num>
  <w:num w:numId="47">
    <w:abstractNumId w:val="4"/>
  </w:num>
  <w:num w:numId="48">
    <w:abstractNumId w:val="6"/>
  </w:num>
  <w:num w:numId="49">
    <w:abstractNumId w:val="10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Dermatologic Surge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9te9fw9vspxoet2p85rpvcszav9p5v9r59&quot;&gt;references@synchronymed.com&lt;record-ids&gt;&lt;item&gt;28&lt;/item&gt;&lt;item&gt;29&lt;/item&gt;&lt;item&gt;1558&lt;/item&gt;&lt;item&gt;1741&lt;/item&gt;&lt;item&gt;1744&lt;/item&gt;&lt;item&gt;2514&lt;/item&gt;&lt;item&gt;2587&lt;/item&gt;&lt;item&gt;2590&lt;/item&gt;&lt;item&gt;2614&lt;/item&gt;&lt;item&gt;2618&lt;/item&gt;&lt;item&gt;2637&lt;/item&gt;&lt;item&gt;2665&lt;/item&gt;&lt;item&gt;2668&lt;/item&gt;&lt;item&gt;2670&lt;/item&gt;&lt;item&gt;2673&lt;/item&gt;&lt;item&gt;2675&lt;/item&gt;&lt;item&gt;2676&lt;/item&gt;&lt;item&gt;2679&lt;/item&gt;&lt;item&gt;2682&lt;/item&gt;&lt;item&gt;2684&lt;/item&gt;&lt;item&gt;2688&lt;/item&gt;&lt;item&gt;2690&lt;/item&gt;&lt;item&gt;2693&lt;/item&gt;&lt;item&gt;2697&lt;/item&gt;&lt;item&gt;2698&lt;/item&gt;&lt;item&gt;2700&lt;/item&gt;&lt;item&gt;2701&lt;/item&gt;&lt;item&gt;2706&lt;/item&gt;&lt;item&gt;2726&lt;/item&gt;&lt;item&gt;2949&lt;/item&gt;&lt;item&gt;2950&lt;/item&gt;&lt;item&gt;2952&lt;/item&gt;&lt;item&gt;4405&lt;/item&gt;&lt;item&gt;4557&lt;/item&gt;&lt;item&gt;4563&lt;/item&gt;&lt;item&gt;4565&lt;/item&gt;&lt;item&gt;4645&lt;/item&gt;&lt;item&gt;4669&lt;/item&gt;&lt;item&gt;4849&lt;/item&gt;&lt;item&gt;4898&lt;/item&gt;&lt;item&gt;4967&lt;/item&gt;&lt;item&gt;4978&lt;/item&gt;&lt;item&gt;4981&lt;/item&gt;&lt;item&gt;5018&lt;/item&gt;&lt;item&gt;5046&lt;/item&gt;&lt;item&gt;5120&lt;/item&gt;&lt;item&gt;5468&lt;/item&gt;&lt;item&gt;5596&lt;/item&gt;&lt;item&gt;5736&lt;/item&gt;&lt;item&gt;5802&lt;/item&gt;&lt;item&gt;5880&lt;/item&gt;&lt;item&gt;6032&lt;/item&gt;&lt;item&gt;6194&lt;/item&gt;&lt;item&gt;6544&lt;/item&gt;&lt;item&gt;6868&lt;/item&gt;&lt;item&gt;7125&lt;/item&gt;&lt;item&gt;7136&lt;/item&gt;&lt;item&gt;7144&lt;/item&gt;&lt;item&gt;7160&lt;/item&gt;&lt;item&gt;7303&lt;/item&gt;&lt;item&gt;7330&lt;/item&gt;&lt;item&gt;7354&lt;/item&gt;&lt;item&gt;7781&lt;/item&gt;&lt;item&gt;7871&lt;/item&gt;&lt;item&gt;8087&lt;/item&gt;&lt;/record-ids&gt;&lt;/item&gt;&lt;/Libraries&gt;"/>
  </w:docVars>
  <w:rsids>
    <w:rsidRoot w:val="007F4C58"/>
    <w:rsid w:val="00000F74"/>
    <w:rsid w:val="000014C5"/>
    <w:rsid w:val="00001ABD"/>
    <w:rsid w:val="0000271E"/>
    <w:rsid w:val="00002B49"/>
    <w:rsid w:val="000039BF"/>
    <w:rsid w:val="0000404D"/>
    <w:rsid w:val="00005995"/>
    <w:rsid w:val="00005B9C"/>
    <w:rsid w:val="00006BF7"/>
    <w:rsid w:val="00007206"/>
    <w:rsid w:val="00007388"/>
    <w:rsid w:val="00007C39"/>
    <w:rsid w:val="00007C55"/>
    <w:rsid w:val="00007E50"/>
    <w:rsid w:val="000104A1"/>
    <w:rsid w:val="00011A93"/>
    <w:rsid w:val="00011C1B"/>
    <w:rsid w:val="00011F6E"/>
    <w:rsid w:val="00012030"/>
    <w:rsid w:val="000125A6"/>
    <w:rsid w:val="00012641"/>
    <w:rsid w:val="00012AAC"/>
    <w:rsid w:val="00012DE1"/>
    <w:rsid w:val="000146DC"/>
    <w:rsid w:val="00014F00"/>
    <w:rsid w:val="00014F39"/>
    <w:rsid w:val="00015A6C"/>
    <w:rsid w:val="0001615B"/>
    <w:rsid w:val="00016F5A"/>
    <w:rsid w:val="000202AC"/>
    <w:rsid w:val="0002086E"/>
    <w:rsid w:val="000216FA"/>
    <w:rsid w:val="000219E0"/>
    <w:rsid w:val="00021DD6"/>
    <w:rsid w:val="00023747"/>
    <w:rsid w:val="00023D2E"/>
    <w:rsid w:val="00024283"/>
    <w:rsid w:val="00024525"/>
    <w:rsid w:val="000250B4"/>
    <w:rsid w:val="00025218"/>
    <w:rsid w:val="00027ABF"/>
    <w:rsid w:val="000304B9"/>
    <w:rsid w:val="00031783"/>
    <w:rsid w:val="00031D0A"/>
    <w:rsid w:val="0003208A"/>
    <w:rsid w:val="000326DE"/>
    <w:rsid w:val="00033231"/>
    <w:rsid w:val="00033394"/>
    <w:rsid w:val="0003348A"/>
    <w:rsid w:val="00033CE7"/>
    <w:rsid w:val="00034B71"/>
    <w:rsid w:val="000364D7"/>
    <w:rsid w:val="000371C9"/>
    <w:rsid w:val="000428F5"/>
    <w:rsid w:val="00042DA0"/>
    <w:rsid w:val="00043DE9"/>
    <w:rsid w:val="00044595"/>
    <w:rsid w:val="0004459B"/>
    <w:rsid w:val="0004622B"/>
    <w:rsid w:val="00046E61"/>
    <w:rsid w:val="00047632"/>
    <w:rsid w:val="000500B5"/>
    <w:rsid w:val="00050140"/>
    <w:rsid w:val="00050C2B"/>
    <w:rsid w:val="00050F35"/>
    <w:rsid w:val="00051448"/>
    <w:rsid w:val="0005323B"/>
    <w:rsid w:val="00054E13"/>
    <w:rsid w:val="000560CE"/>
    <w:rsid w:val="000567E2"/>
    <w:rsid w:val="00057AE9"/>
    <w:rsid w:val="000600BC"/>
    <w:rsid w:val="00060CBC"/>
    <w:rsid w:val="00060D82"/>
    <w:rsid w:val="000620DA"/>
    <w:rsid w:val="00063A39"/>
    <w:rsid w:val="00063D04"/>
    <w:rsid w:val="000646FF"/>
    <w:rsid w:val="000648BF"/>
    <w:rsid w:val="000648D1"/>
    <w:rsid w:val="00064ECF"/>
    <w:rsid w:val="00064F72"/>
    <w:rsid w:val="000650AB"/>
    <w:rsid w:val="0006541E"/>
    <w:rsid w:val="000655EA"/>
    <w:rsid w:val="00065ADB"/>
    <w:rsid w:val="000661C4"/>
    <w:rsid w:val="0007059E"/>
    <w:rsid w:val="00070EAA"/>
    <w:rsid w:val="00071101"/>
    <w:rsid w:val="00071779"/>
    <w:rsid w:val="00071ACB"/>
    <w:rsid w:val="00071F87"/>
    <w:rsid w:val="0007235C"/>
    <w:rsid w:val="000740F8"/>
    <w:rsid w:val="00074FD5"/>
    <w:rsid w:val="000751EF"/>
    <w:rsid w:val="000762D3"/>
    <w:rsid w:val="00076ABD"/>
    <w:rsid w:val="000806D7"/>
    <w:rsid w:val="000809E7"/>
    <w:rsid w:val="00081000"/>
    <w:rsid w:val="000819AC"/>
    <w:rsid w:val="00081AB1"/>
    <w:rsid w:val="00083821"/>
    <w:rsid w:val="00083BD6"/>
    <w:rsid w:val="00084311"/>
    <w:rsid w:val="00085443"/>
    <w:rsid w:val="00090403"/>
    <w:rsid w:val="0009127B"/>
    <w:rsid w:val="000929F8"/>
    <w:rsid w:val="000944E2"/>
    <w:rsid w:val="00094CA9"/>
    <w:rsid w:val="00094EFD"/>
    <w:rsid w:val="00096243"/>
    <w:rsid w:val="00097C72"/>
    <w:rsid w:val="000A01D9"/>
    <w:rsid w:val="000A0506"/>
    <w:rsid w:val="000A06DC"/>
    <w:rsid w:val="000A07B7"/>
    <w:rsid w:val="000A0B1F"/>
    <w:rsid w:val="000A0FA5"/>
    <w:rsid w:val="000A184F"/>
    <w:rsid w:val="000A1BF2"/>
    <w:rsid w:val="000A25F3"/>
    <w:rsid w:val="000A3675"/>
    <w:rsid w:val="000A3EE4"/>
    <w:rsid w:val="000A4C71"/>
    <w:rsid w:val="000A4DCF"/>
    <w:rsid w:val="000A56FB"/>
    <w:rsid w:val="000A57C8"/>
    <w:rsid w:val="000B00D1"/>
    <w:rsid w:val="000B0A00"/>
    <w:rsid w:val="000B1507"/>
    <w:rsid w:val="000B1797"/>
    <w:rsid w:val="000B1F6D"/>
    <w:rsid w:val="000B22E9"/>
    <w:rsid w:val="000B29E6"/>
    <w:rsid w:val="000B32F0"/>
    <w:rsid w:val="000B3AC9"/>
    <w:rsid w:val="000B43D1"/>
    <w:rsid w:val="000B4D85"/>
    <w:rsid w:val="000B5498"/>
    <w:rsid w:val="000B5924"/>
    <w:rsid w:val="000B5BDB"/>
    <w:rsid w:val="000B60E9"/>
    <w:rsid w:val="000B6177"/>
    <w:rsid w:val="000B6C97"/>
    <w:rsid w:val="000B6CEF"/>
    <w:rsid w:val="000B7150"/>
    <w:rsid w:val="000C285A"/>
    <w:rsid w:val="000C2916"/>
    <w:rsid w:val="000C2B7F"/>
    <w:rsid w:val="000C2C68"/>
    <w:rsid w:val="000C30E2"/>
    <w:rsid w:val="000C3A91"/>
    <w:rsid w:val="000C3C17"/>
    <w:rsid w:val="000C4436"/>
    <w:rsid w:val="000C4CB8"/>
    <w:rsid w:val="000C526D"/>
    <w:rsid w:val="000C5351"/>
    <w:rsid w:val="000C54B5"/>
    <w:rsid w:val="000C6C15"/>
    <w:rsid w:val="000D0F62"/>
    <w:rsid w:val="000D125F"/>
    <w:rsid w:val="000D1C53"/>
    <w:rsid w:val="000D1F41"/>
    <w:rsid w:val="000D3B59"/>
    <w:rsid w:val="000D3CEB"/>
    <w:rsid w:val="000D3CFC"/>
    <w:rsid w:val="000D67C1"/>
    <w:rsid w:val="000D73F0"/>
    <w:rsid w:val="000D749F"/>
    <w:rsid w:val="000E01DC"/>
    <w:rsid w:val="000E1BFF"/>
    <w:rsid w:val="000E26B3"/>
    <w:rsid w:val="000E4173"/>
    <w:rsid w:val="000E41ED"/>
    <w:rsid w:val="000E5212"/>
    <w:rsid w:val="000E5B8F"/>
    <w:rsid w:val="000E5EA8"/>
    <w:rsid w:val="000E6853"/>
    <w:rsid w:val="000E7FC6"/>
    <w:rsid w:val="000F0782"/>
    <w:rsid w:val="000F2BAD"/>
    <w:rsid w:val="000F3D59"/>
    <w:rsid w:val="000F461F"/>
    <w:rsid w:val="000F478B"/>
    <w:rsid w:val="000F54EF"/>
    <w:rsid w:val="001001A2"/>
    <w:rsid w:val="00100CC4"/>
    <w:rsid w:val="001014D5"/>
    <w:rsid w:val="00101778"/>
    <w:rsid w:val="0010193B"/>
    <w:rsid w:val="001019EF"/>
    <w:rsid w:val="0010207E"/>
    <w:rsid w:val="0010286F"/>
    <w:rsid w:val="00103258"/>
    <w:rsid w:val="001033C3"/>
    <w:rsid w:val="0010361E"/>
    <w:rsid w:val="00103C77"/>
    <w:rsid w:val="00103EF7"/>
    <w:rsid w:val="001041D1"/>
    <w:rsid w:val="00104B17"/>
    <w:rsid w:val="001059A2"/>
    <w:rsid w:val="00105D76"/>
    <w:rsid w:val="00106028"/>
    <w:rsid w:val="00106086"/>
    <w:rsid w:val="001062FD"/>
    <w:rsid w:val="00106DDF"/>
    <w:rsid w:val="00107385"/>
    <w:rsid w:val="00107B5E"/>
    <w:rsid w:val="001100B8"/>
    <w:rsid w:val="0011064D"/>
    <w:rsid w:val="0011070E"/>
    <w:rsid w:val="00110F7D"/>
    <w:rsid w:val="001114FE"/>
    <w:rsid w:val="001117A2"/>
    <w:rsid w:val="00111CD2"/>
    <w:rsid w:val="00111E49"/>
    <w:rsid w:val="001123A8"/>
    <w:rsid w:val="00112FA6"/>
    <w:rsid w:val="001136D7"/>
    <w:rsid w:val="00114BA4"/>
    <w:rsid w:val="00115411"/>
    <w:rsid w:val="00115A8D"/>
    <w:rsid w:val="00115CC3"/>
    <w:rsid w:val="00116024"/>
    <w:rsid w:val="00116B7C"/>
    <w:rsid w:val="00116CF6"/>
    <w:rsid w:val="00117270"/>
    <w:rsid w:val="001209F6"/>
    <w:rsid w:val="001211BD"/>
    <w:rsid w:val="00121233"/>
    <w:rsid w:val="00121272"/>
    <w:rsid w:val="0012183E"/>
    <w:rsid w:val="00121891"/>
    <w:rsid w:val="001221A7"/>
    <w:rsid w:val="00123276"/>
    <w:rsid w:val="00123712"/>
    <w:rsid w:val="00123819"/>
    <w:rsid w:val="001238E2"/>
    <w:rsid w:val="00123CBD"/>
    <w:rsid w:val="00123E02"/>
    <w:rsid w:val="0012580B"/>
    <w:rsid w:val="0012605F"/>
    <w:rsid w:val="00131546"/>
    <w:rsid w:val="00131B6B"/>
    <w:rsid w:val="00131FDB"/>
    <w:rsid w:val="00133063"/>
    <w:rsid w:val="001331F4"/>
    <w:rsid w:val="001357DD"/>
    <w:rsid w:val="0013684A"/>
    <w:rsid w:val="001369DB"/>
    <w:rsid w:val="001370DF"/>
    <w:rsid w:val="001371FE"/>
    <w:rsid w:val="001377A4"/>
    <w:rsid w:val="00140180"/>
    <w:rsid w:val="001401C5"/>
    <w:rsid w:val="001425BB"/>
    <w:rsid w:val="00142BCC"/>
    <w:rsid w:val="001430C3"/>
    <w:rsid w:val="00143BDA"/>
    <w:rsid w:val="001446DE"/>
    <w:rsid w:val="00144809"/>
    <w:rsid w:val="00144C2D"/>
    <w:rsid w:val="00145262"/>
    <w:rsid w:val="001458CD"/>
    <w:rsid w:val="0014608A"/>
    <w:rsid w:val="00146A67"/>
    <w:rsid w:val="00146B71"/>
    <w:rsid w:val="00146FD0"/>
    <w:rsid w:val="00147415"/>
    <w:rsid w:val="00147C9D"/>
    <w:rsid w:val="00150429"/>
    <w:rsid w:val="001508BB"/>
    <w:rsid w:val="0015095F"/>
    <w:rsid w:val="00151126"/>
    <w:rsid w:val="001531A5"/>
    <w:rsid w:val="0015448D"/>
    <w:rsid w:val="001544F8"/>
    <w:rsid w:val="00155564"/>
    <w:rsid w:val="00155B5F"/>
    <w:rsid w:val="00155F11"/>
    <w:rsid w:val="001567A4"/>
    <w:rsid w:val="00156CD2"/>
    <w:rsid w:val="00160150"/>
    <w:rsid w:val="001605DE"/>
    <w:rsid w:val="001613B8"/>
    <w:rsid w:val="00162504"/>
    <w:rsid w:val="001629A8"/>
    <w:rsid w:val="00163047"/>
    <w:rsid w:val="001642A6"/>
    <w:rsid w:val="0016476F"/>
    <w:rsid w:val="00164D61"/>
    <w:rsid w:val="00165100"/>
    <w:rsid w:val="001651B7"/>
    <w:rsid w:val="00165C72"/>
    <w:rsid w:val="00166103"/>
    <w:rsid w:val="0016644A"/>
    <w:rsid w:val="001664D3"/>
    <w:rsid w:val="00166EF9"/>
    <w:rsid w:val="00170AA5"/>
    <w:rsid w:val="00171572"/>
    <w:rsid w:val="00172546"/>
    <w:rsid w:val="001729D4"/>
    <w:rsid w:val="00172B95"/>
    <w:rsid w:val="00175C44"/>
    <w:rsid w:val="0017603A"/>
    <w:rsid w:val="001760AD"/>
    <w:rsid w:val="001762D0"/>
    <w:rsid w:val="00176454"/>
    <w:rsid w:val="00176E89"/>
    <w:rsid w:val="00177630"/>
    <w:rsid w:val="00177695"/>
    <w:rsid w:val="0018001A"/>
    <w:rsid w:val="00180983"/>
    <w:rsid w:val="001809E5"/>
    <w:rsid w:val="0018204D"/>
    <w:rsid w:val="0018367A"/>
    <w:rsid w:val="00184544"/>
    <w:rsid w:val="00184562"/>
    <w:rsid w:val="00184B9E"/>
    <w:rsid w:val="00184FCF"/>
    <w:rsid w:val="00185303"/>
    <w:rsid w:val="001858CE"/>
    <w:rsid w:val="00185AB9"/>
    <w:rsid w:val="00185B17"/>
    <w:rsid w:val="00186085"/>
    <w:rsid w:val="00186854"/>
    <w:rsid w:val="00186A8F"/>
    <w:rsid w:val="00191BA4"/>
    <w:rsid w:val="00192236"/>
    <w:rsid w:val="00192F8F"/>
    <w:rsid w:val="00193259"/>
    <w:rsid w:val="00195049"/>
    <w:rsid w:val="00195092"/>
    <w:rsid w:val="00195368"/>
    <w:rsid w:val="00196101"/>
    <w:rsid w:val="001963EF"/>
    <w:rsid w:val="00197196"/>
    <w:rsid w:val="00197A84"/>
    <w:rsid w:val="00197C82"/>
    <w:rsid w:val="00197D3B"/>
    <w:rsid w:val="00197EA8"/>
    <w:rsid w:val="001A0F67"/>
    <w:rsid w:val="001A124E"/>
    <w:rsid w:val="001A15B9"/>
    <w:rsid w:val="001A1C48"/>
    <w:rsid w:val="001A3288"/>
    <w:rsid w:val="001A3E83"/>
    <w:rsid w:val="001A4039"/>
    <w:rsid w:val="001A4A64"/>
    <w:rsid w:val="001A4BDD"/>
    <w:rsid w:val="001A5293"/>
    <w:rsid w:val="001A53DD"/>
    <w:rsid w:val="001A5AE5"/>
    <w:rsid w:val="001A63F6"/>
    <w:rsid w:val="001A6BD5"/>
    <w:rsid w:val="001A6F66"/>
    <w:rsid w:val="001A71FE"/>
    <w:rsid w:val="001A728A"/>
    <w:rsid w:val="001A7A01"/>
    <w:rsid w:val="001A7F23"/>
    <w:rsid w:val="001B2458"/>
    <w:rsid w:val="001B4A98"/>
    <w:rsid w:val="001B529E"/>
    <w:rsid w:val="001B5B3A"/>
    <w:rsid w:val="001B6C36"/>
    <w:rsid w:val="001B76D6"/>
    <w:rsid w:val="001C0BB6"/>
    <w:rsid w:val="001C0CA4"/>
    <w:rsid w:val="001C2612"/>
    <w:rsid w:val="001C3C41"/>
    <w:rsid w:val="001C5004"/>
    <w:rsid w:val="001C531B"/>
    <w:rsid w:val="001C53FF"/>
    <w:rsid w:val="001D00B3"/>
    <w:rsid w:val="001D119E"/>
    <w:rsid w:val="001D12F1"/>
    <w:rsid w:val="001D36A8"/>
    <w:rsid w:val="001D39EC"/>
    <w:rsid w:val="001D405D"/>
    <w:rsid w:val="001D44CF"/>
    <w:rsid w:val="001D64AE"/>
    <w:rsid w:val="001E02BA"/>
    <w:rsid w:val="001E0B26"/>
    <w:rsid w:val="001E29EB"/>
    <w:rsid w:val="001E3141"/>
    <w:rsid w:val="001E33E6"/>
    <w:rsid w:val="001E495D"/>
    <w:rsid w:val="001E4C60"/>
    <w:rsid w:val="001E5569"/>
    <w:rsid w:val="001E5594"/>
    <w:rsid w:val="001E5BF2"/>
    <w:rsid w:val="001E5CA2"/>
    <w:rsid w:val="001E63B2"/>
    <w:rsid w:val="001E7F42"/>
    <w:rsid w:val="001F0113"/>
    <w:rsid w:val="001F0D75"/>
    <w:rsid w:val="001F0E39"/>
    <w:rsid w:val="001F0EC4"/>
    <w:rsid w:val="001F182D"/>
    <w:rsid w:val="001F2721"/>
    <w:rsid w:val="001F3971"/>
    <w:rsid w:val="001F3D04"/>
    <w:rsid w:val="001F3DC2"/>
    <w:rsid w:val="001F3DEB"/>
    <w:rsid w:val="001F4509"/>
    <w:rsid w:val="001F4D7F"/>
    <w:rsid w:val="001F4EF5"/>
    <w:rsid w:val="001F53A8"/>
    <w:rsid w:val="001F666A"/>
    <w:rsid w:val="001F6B6B"/>
    <w:rsid w:val="001F746D"/>
    <w:rsid w:val="002000C7"/>
    <w:rsid w:val="0020057F"/>
    <w:rsid w:val="00200F3D"/>
    <w:rsid w:val="00201DA5"/>
    <w:rsid w:val="00201DAB"/>
    <w:rsid w:val="00201F71"/>
    <w:rsid w:val="00201F83"/>
    <w:rsid w:val="00202FC4"/>
    <w:rsid w:val="00203722"/>
    <w:rsid w:val="002054F1"/>
    <w:rsid w:val="00206275"/>
    <w:rsid w:val="00206361"/>
    <w:rsid w:val="00206518"/>
    <w:rsid w:val="00207D53"/>
    <w:rsid w:val="00210710"/>
    <w:rsid w:val="00211D7E"/>
    <w:rsid w:val="00212945"/>
    <w:rsid w:val="002131A6"/>
    <w:rsid w:val="00213568"/>
    <w:rsid w:val="002135E3"/>
    <w:rsid w:val="002139CA"/>
    <w:rsid w:val="00214AFE"/>
    <w:rsid w:val="002152A2"/>
    <w:rsid w:val="00215865"/>
    <w:rsid w:val="002159FF"/>
    <w:rsid w:val="00216507"/>
    <w:rsid w:val="00216747"/>
    <w:rsid w:val="002169D4"/>
    <w:rsid w:val="00216A21"/>
    <w:rsid w:val="002179BB"/>
    <w:rsid w:val="00217D93"/>
    <w:rsid w:val="002211AB"/>
    <w:rsid w:val="00221E7D"/>
    <w:rsid w:val="0022291E"/>
    <w:rsid w:val="00223A46"/>
    <w:rsid w:val="00224856"/>
    <w:rsid w:val="00225C97"/>
    <w:rsid w:val="0022636C"/>
    <w:rsid w:val="002268B8"/>
    <w:rsid w:val="002269F3"/>
    <w:rsid w:val="00226FDF"/>
    <w:rsid w:val="002275CD"/>
    <w:rsid w:val="00230799"/>
    <w:rsid w:val="00235534"/>
    <w:rsid w:val="00235CCC"/>
    <w:rsid w:val="00236123"/>
    <w:rsid w:val="002361FD"/>
    <w:rsid w:val="00237938"/>
    <w:rsid w:val="00237A16"/>
    <w:rsid w:val="00237E70"/>
    <w:rsid w:val="002405EA"/>
    <w:rsid w:val="00240A1E"/>
    <w:rsid w:val="00240CF5"/>
    <w:rsid w:val="00241D93"/>
    <w:rsid w:val="002425A3"/>
    <w:rsid w:val="002426F7"/>
    <w:rsid w:val="00242FB2"/>
    <w:rsid w:val="0024449D"/>
    <w:rsid w:val="002449AD"/>
    <w:rsid w:val="002454FC"/>
    <w:rsid w:val="002456EC"/>
    <w:rsid w:val="00245AF0"/>
    <w:rsid w:val="00245E16"/>
    <w:rsid w:val="00245FE6"/>
    <w:rsid w:val="002471F7"/>
    <w:rsid w:val="00250243"/>
    <w:rsid w:val="0025031B"/>
    <w:rsid w:val="002519BC"/>
    <w:rsid w:val="00251DDF"/>
    <w:rsid w:val="00252EF0"/>
    <w:rsid w:val="00253784"/>
    <w:rsid w:val="00254CF0"/>
    <w:rsid w:val="002555A7"/>
    <w:rsid w:val="00255B87"/>
    <w:rsid w:val="00256C1B"/>
    <w:rsid w:val="002602AA"/>
    <w:rsid w:val="00261C66"/>
    <w:rsid w:val="0026240E"/>
    <w:rsid w:val="0026244D"/>
    <w:rsid w:val="00262A0F"/>
    <w:rsid w:val="00264029"/>
    <w:rsid w:val="0026507E"/>
    <w:rsid w:val="00265416"/>
    <w:rsid w:val="00265C89"/>
    <w:rsid w:val="00266225"/>
    <w:rsid w:val="00267820"/>
    <w:rsid w:val="00267E24"/>
    <w:rsid w:val="00267EF2"/>
    <w:rsid w:val="0027019D"/>
    <w:rsid w:val="0027032A"/>
    <w:rsid w:val="00271204"/>
    <w:rsid w:val="0027131F"/>
    <w:rsid w:val="00271A52"/>
    <w:rsid w:val="00271B5F"/>
    <w:rsid w:val="00271FB1"/>
    <w:rsid w:val="00272180"/>
    <w:rsid w:val="00272770"/>
    <w:rsid w:val="00274251"/>
    <w:rsid w:val="00274B34"/>
    <w:rsid w:val="00276214"/>
    <w:rsid w:val="00277AD4"/>
    <w:rsid w:val="00277F11"/>
    <w:rsid w:val="00280600"/>
    <w:rsid w:val="0028077D"/>
    <w:rsid w:val="00280E54"/>
    <w:rsid w:val="00281054"/>
    <w:rsid w:val="0028154A"/>
    <w:rsid w:val="00281628"/>
    <w:rsid w:val="002816CD"/>
    <w:rsid w:val="00282633"/>
    <w:rsid w:val="0028331D"/>
    <w:rsid w:val="002849F9"/>
    <w:rsid w:val="00284A64"/>
    <w:rsid w:val="00284B51"/>
    <w:rsid w:val="002853A3"/>
    <w:rsid w:val="00285EA1"/>
    <w:rsid w:val="002907C5"/>
    <w:rsid w:val="00291284"/>
    <w:rsid w:val="0029157F"/>
    <w:rsid w:val="00291741"/>
    <w:rsid w:val="002918D1"/>
    <w:rsid w:val="00291A1B"/>
    <w:rsid w:val="00291CC3"/>
    <w:rsid w:val="002932E6"/>
    <w:rsid w:val="00294452"/>
    <w:rsid w:val="00294C68"/>
    <w:rsid w:val="00294C77"/>
    <w:rsid w:val="0029510A"/>
    <w:rsid w:val="00295EB2"/>
    <w:rsid w:val="002961FD"/>
    <w:rsid w:val="00296DFC"/>
    <w:rsid w:val="00296E4E"/>
    <w:rsid w:val="00297DC6"/>
    <w:rsid w:val="002A0F34"/>
    <w:rsid w:val="002A139F"/>
    <w:rsid w:val="002A26DC"/>
    <w:rsid w:val="002A2C1D"/>
    <w:rsid w:val="002A3983"/>
    <w:rsid w:val="002A3A7E"/>
    <w:rsid w:val="002A3CCC"/>
    <w:rsid w:val="002A50C1"/>
    <w:rsid w:val="002A575B"/>
    <w:rsid w:val="002A6DC3"/>
    <w:rsid w:val="002A7531"/>
    <w:rsid w:val="002A782B"/>
    <w:rsid w:val="002A7E37"/>
    <w:rsid w:val="002A7F1B"/>
    <w:rsid w:val="002B014A"/>
    <w:rsid w:val="002B0154"/>
    <w:rsid w:val="002B0545"/>
    <w:rsid w:val="002B0A2B"/>
    <w:rsid w:val="002B1C0A"/>
    <w:rsid w:val="002B2653"/>
    <w:rsid w:val="002B2BB4"/>
    <w:rsid w:val="002B2DA5"/>
    <w:rsid w:val="002B3A9E"/>
    <w:rsid w:val="002B432B"/>
    <w:rsid w:val="002B4807"/>
    <w:rsid w:val="002B4E5A"/>
    <w:rsid w:val="002B507F"/>
    <w:rsid w:val="002B5E72"/>
    <w:rsid w:val="002B623F"/>
    <w:rsid w:val="002B62B4"/>
    <w:rsid w:val="002B6711"/>
    <w:rsid w:val="002B6FBF"/>
    <w:rsid w:val="002B7214"/>
    <w:rsid w:val="002B7581"/>
    <w:rsid w:val="002C184B"/>
    <w:rsid w:val="002C1B10"/>
    <w:rsid w:val="002C1BDD"/>
    <w:rsid w:val="002C2373"/>
    <w:rsid w:val="002C2DE8"/>
    <w:rsid w:val="002C41AA"/>
    <w:rsid w:val="002C470A"/>
    <w:rsid w:val="002C4F7C"/>
    <w:rsid w:val="002C60A2"/>
    <w:rsid w:val="002C6817"/>
    <w:rsid w:val="002C69AC"/>
    <w:rsid w:val="002C6D3C"/>
    <w:rsid w:val="002C6FBA"/>
    <w:rsid w:val="002D20A4"/>
    <w:rsid w:val="002D2435"/>
    <w:rsid w:val="002D4BFB"/>
    <w:rsid w:val="002D4E80"/>
    <w:rsid w:val="002D6154"/>
    <w:rsid w:val="002D6372"/>
    <w:rsid w:val="002D72EF"/>
    <w:rsid w:val="002E0171"/>
    <w:rsid w:val="002E06BA"/>
    <w:rsid w:val="002E098D"/>
    <w:rsid w:val="002E0D72"/>
    <w:rsid w:val="002E0F4B"/>
    <w:rsid w:val="002E131D"/>
    <w:rsid w:val="002E285B"/>
    <w:rsid w:val="002E28E5"/>
    <w:rsid w:val="002E335F"/>
    <w:rsid w:val="002E4F7D"/>
    <w:rsid w:val="002E5686"/>
    <w:rsid w:val="002E5907"/>
    <w:rsid w:val="002E5FA1"/>
    <w:rsid w:val="002E5FA2"/>
    <w:rsid w:val="002E64F1"/>
    <w:rsid w:val="002E6FA5"/>
    <w:rsid w:val="002E75DB"/>
    <w:rsid w:val="002F0185"/>
    <w:rsid w:val="002F197D"/>
    <w:rsid w:val="002F1F04"/>
    <w:rsid w:val="002F38DC"/>
    <w:rsid w:val="002F442F"/>
    <w:rsid w:val="002F4F99"/>
    <w:rsid w:val="002F5D05"/>
    <w:rsid w:val="002F63FF"/>
    <w:rsid w:val="002F6514"/>
    <w:rsid w:val="002F691A"/>
    <w:rsid w:val="002F6E83"/>
    <w:rsid w:val="002F7341"/>
    <w:rsid w:val="002F7567"/>
    <w:rsid w:val="002F7E1C"/>
    <w:rsid w:val="00300474"/>
    <w:rsid w:val="00302033"/>
    <w:rsid w:val="00302555"/>
    <w:rsid w:val="00303980"/>
    <w:rsid w:val="00303D25"/>
    <w:rsid w:val="00304CD4"/>
    <w:rsid w:val="00304E28"/>
    <w:rsid w:val="00306335"/>
    <w:rsid w:val="0030654E"/>
    <w:rsid w:val="0030752A"/>
    <w:rsid w:val="00307BF1"/>
    <w:rsid w:val="00311000"/>
    <w:rsid w:val="0031155C"/>
    <w:rsid w:val="00311764"/>
    <w:rsid w:val="00311914"/>
    <w:rsid w:val="00312247"/>
    <w:rsid w:val="00312A13"/>
    <w:rsid w:val="00313C5B"/>
    <w:rsid w:val="003147BE"/>
    <w:rsid w:val="00314A3C"/>
    <w:rsid w:val="00315C0F"/>
    <w:rsid w:val="00317A2C"/>
    <w:rsid w:val="00317C44"/>
    <w:rsid w:val="00317DC9"/>
    <w:rsid w:val="003205BA"/>
    <w:rsid w:val="0032095D"/>
    <w:rsid w:val="00320972"/>
    <w:rsid w:val="003209FB"/>
    <w:rsid w:val="00321729"/>
    <w:rsid w:val="00321B0E"/>
    <w:rsid w:val="00321D27"/>
    <w:rsid w:val="00321DFF"/>
    <w:rsid w:val="003222D8"/>
    <w:rsid w:val="003251D6"/>
    <w:rsid w:val="0032585D"/>
    <w:rsid w:val="003259F3"/>
    <w:rsid w:val="00326B12"/>
    <w:rsid w:val="00326C96"/>
    <w:rsid w:val="00327418"/>
    <w:rsid w:val="003302C7"/>
    <w:rsid w:val="00330ABC"/>
    <w:rsid w:val="003310BA"/>
    <w:rsid w:val="00331741"/>
    <w:rsid w:val="00331C71"/>
    <w:rsid w:val="00332F3A"/>
    <w:rsid w:val="003332AC"/>
    <w:rsid w:val="00333FD4"/>
    <w:rsid w:val="00334651"/>
    <w:rsid w:val="00335B21"/>
    <w:rsid w:val="00336919"/>
    <w:rsid w:val="00336DF3"/>
    <w:rsid w:val="00337454"/>
    <w:rsid w:val="003406FC"/>
    <w:rsid w:val="00340AA4"/>
    <w:rsid w:val="00340EB5"/>
    <w:rsid w:val="003420E1"/>
    <w:rsid w:val="0034236C"/>
    <w:rsid w:val="0034248B"/>
    <w:rsid w:val="00343761"/>
    <w:rsid w:val="00344E7A"/>
    <w:rsid w:val="00344F03"/>
    <w:rsid w:val="00346FA1"/>
    <w:rsid w:val="00347EAA"/>
    <w:rsid w:val="00351592"/>
    <w:rsid w:val="00351E11"/>
    <w:rsid w:val="003524FB"/>
    <w:rsid w:val="00352B89"/>
    <w:rsid w:val="00353C69"/>
    <w:rsid w:val="0035424E"/>
    <w:rsid w:val="00354336"/>
    <w:rsid w:val="003543A6"/>
    <w:rsid w:val="00354B09"/>
    <w:rsid w:val="00354BA6"/>
    <w:rsid w:val="00355404"/>
    <w:rsid w:val="00356337"/>
    <w:rsid w:val="0035644B"/>
    <w:rsid w:val="00356E70"/>
    <w:rsid w:val="00357A12"/>
    <w:rsid w:val="003601CF"/>
    <w:rsid w:val="00361504"/>
    <w:rsid w:val="00361E38"/>
    <w:rsid w:val="003629BF"/>
    <w:rsid w:val="00362C5B"/>
    <w:rsid w:val="00363137"/>
    <w:rsid w:val="00363239"/>
    <w:rsid w:val="00363437"/>
    <w:rsid w:val="00363B2F"/>
    <w:rsid w:val="0036404C"/>
    <w:rsid w:val="00364118"/>
    <w:rsid w:val="0036523A"/>
    <w:rsid w:val="0036533C"/>
    <w:rsid w:val="003659EF"/>
    <w:rsid w:val="00365E30"/>
    <w:rsid w:val="00365FA7"/>
    <w:rsid w:val="00365FDE"/>
    <w:rsid w:val="00366169"/>
    <w:rsid w:val="00366D7C"/>
    <w:rsid w:val="00367870"/>
    <w:rsid w:val="00367B85"/>
    <w:rsid w:val="00367F9E"/>
    <w:rsid w:val="003723F7"/>
    <w:rsid w:val="003728BD"/>
    <w:rsid w:val="00372BF7"/>
    <w:rsid w:val="00374149"/>
    <w:rsid w:val="00374658"/>
    <w:rsid w:val="003754A9"/>
    <w:rsid w:val="00375BB9"/>
    <w:rsid w:val="00376846"/>
    <w:rsid w:val="003769EE"/>
    <w:rsid w:val="00376A78"/>
    <w:rsid w:val="00376EFF"/>
    <w:rsid w:val="00377360"/>
    <w:rsid w:val="003773FE"/>
    <w:rsid w:val="00377A53"/>
    <w:rsid w:val="00377AF2"/>
    <w:rsid w:val="00380D0B"/>
    <w:rsid w:val="00381BC3"/>
    <w:rsid w:val="00381BDA"/>
    <w:rsid w:val="00381DA9"/>
    <w:rsid w:val="003821FF"/>
    <w:rsid w:val="00382B30"/>
    <w:rsid w:val="00383146"/>
    <w:rsid w:val="003847E9"/>
    <w:rsid w:val="003848D0"/>
    <w:rsid w:val="00384C01"/>
    <w:rsid w:val="00384D4B"/>
    <w:rsid w:val="00384EEE"/>
    <w:rsid w:val="003853BD"/>
    <w:rsid w:val="00385F5A"/>
    <w:rsid w:val="00386159"/>
    <w:rsid w:val="0038625A"/>
    <w:rsid w:val="00386335"/>
    <w:rsid w:val="00386C74"/>
    <w:rsid w:val="00386D34"/>
    <w:rsid w:val="00387787"/>
    <w:rsid w:val="00387C76"/>
    <w:rsid w:val="00392143"/>
    <w:rsid w:val="00392AAD"/>
    <w:rsid w:val="00392CEB"/>
    <w:rsid w:val="00392F7C"/>
    <w:rsid w:val="0039477A"/>
    <w:rsid w:val="00397081"/>
    <w:rsid w:val="003A251E"/>
    <w:rsid w:val="003A2CEB"/>
    <w:rsid w:val="003A3352"/>
    <w:rsid w:val="003A3CE4"/>
    <w:rsid w:val="003A4D11"/>
    <w:rsid w:val="003A585B"/>
    <w:rsid w:val="003A5950"/>
    <w:rsid w:val="003A602C"/>
    <w:rsid w:val="003A6A8D"/>
    <w:rsid w:val="003A7971"/>
    <w:rsid w:val="003B13B0"/>
    <w:rsid w:val="003B168B"/>
    <w:rsid w:val="003B1F56"/>
    <w:rsid w:val="003B2719"/>
    <w:rsid w:val="003B2C4D"/>
    <w:rsid w:val="003B3075"/>
    <w:rsid w:val="003B3922"/>
    <w:rsid w:val="003B410C"/>
    <w:rsid w:val="003B6EF8"/>
    <w:rsid w:val="003B6FFA"/>
    <w:rsid w:val="003B7195"/>
    <w:rsid w:val="003B7D2F"/>
    <w:rsid w:val="003C1469"/>
    <w:rsid w:val="003C2FDF"/>
    <w:rsid w:val="003C3218"/>
    <w:rsid w:val="003C3F30"/>
    <w:rsid w:val="003C43D7"/>
    <w:rsid w:val="003C44DC"/>
    <w:rsid w:val="003C4645"/>
    <w:rsid w:val="003C57C0"/>
    <w:rsid w:val="003C67C1"/>
    <w:rsid w:val="003C7771"/>
    <w:rsid w:val="003D048C"/>
    <w:rsid w:val="003D0874"/>
    <w:rsid w:val="003D0991"/>
    <w:rsid w:val="003D0DF5"/>
    <w:rsid w:val="003D1EE1"/>
    <w:rsid w:val="003D1F36"/>
    <w:rsid w:val="003D22A8"/>
    <w:rsid w:val="003D23F0"/>
    <w:rsid w:val="003D2EC6"/>
    <w:rsid w:val="003D41C3"/>
    <w:rsid w:val="003D5200"/>
    <w:rsid w:val="003D5C6C"/>
    <w:rsid w:val="003D5D76"/>
    <w:rsid w:val="003D660F"/>
    <w:rsid w:val="003D6F36"/>
    <w:rsid w:val="003D780B"/>
    <w:rsid w:val="003D785F"/>
    <w:rsid w:val="003D79A0"/>
    <w:rsid w:val="003E0F4F"/>
    <w:rsid w:val="003E1A34"/>
    <w:rsid w:val="003E1B4D"/>
    <w:rsid w:val="003E1F3B"/>
    <w:rsid w:val="003E22B4"/>
    <w:rsid w:val="003E29A5"/>
    <w:rsid w:val="003E3646"/>
    <w:rsid w:val="003E3C99"/>
    <w:rsid w:val="003E58CD"/>
    <w:rsid w:val="003E6237"/>
    <w:rsid w:val="003E6B26"/>
    <w:rsid w:val="003E7E15"/>
    <w:rsid w:val="003F0496"/>
    <w:rsid w:val="003F0C98"/>
    <w:rsid w:val="003F0FEA"/>
    <w:rsid w:val="003F158F"/>
    <w:rsid w:val="003F2144"/>
    <w:rsid w:val="003F249A"/>
    <w:rsid w:val="003F2590"/>
    <w:rsid w:val="003F2AAD"/>
    <w:rsid w:val="003F3DFD"/>
    <w:rsid w:val="003F432E"/>
    <w:rsid w:val="003F507D"/>
    <w:rsid w:val="003F5828"/>
    <w:rsid w:val="003F5A98"/>
    <w:rsid w:val="003F5ACF"/>
    <w:rsid w:val="003F6730"/>
    <w:rsid w:val="003F6E5D"/>
    <w:rsid w:val="00400667"/>
    <w:rsid w:val="004006BD"/>
    <w:rsid w:val="004017DB"/>
    <w:rsid w:val="00403A0D"/>
    <w:rsid w:val="00404327"/>
    <w:rsid w:val="0040522E"/>
    <w:rsid w:val="00405885"/>
    <w:rsid w:val="00405EA4"/>
    <w:rsid w:val="00406712"/>
    <w:rsid w:val="00406AFC"/>
    <w:rsid w:val="004072A1"/>
    <w:rsid w:val="00407773"/>
    <w:rsid w:val="004102C4"/>
    <w:rsid w:val="0041046D"/>
    <w:rsid w:val="00410859"/>
    <w:rsid w:val="0041196E"/>
    <w:rsid w:val="00412261"/>
    <w:rsid w:val="004124AF"/>
    <w:rsid w:val="00412B83"/>
    <w:rsid w:val="00413270"/>
    <w:rsid w:val="004132A3"/>
    <w:rsid w:val="00413617"/>
    <w:rsid w:val="00413DF1"/>
    <w:rsid w:val="00414743"/>
    <w:rsid w:val="004149D0"/>
    <w:rsid w:val="0041528B"/>
    <w:rsid w:val="00415629"/>
    <w:rsid w:val="00415A60"/>
    <w:rsid w:val="00417034"/>
    <w:rsid w:val="00417198"/>
    <w:rsid w:val="004171F0"/>
    <w:rsid w:val="004208DB"/>
    <w:rsid w:val="00420AAE"/>
    <w:rsid w:val="004215F1"/>
    <w:rsid w:val="004224B9"/>
    <w:rsid w:val="004232A0"/>
    <w:rsid w:val="00423990"/>
    <w:rsid w:val="0042412E"/>
    <w:rsid w:val="00424928"/>
    <w:rsid w:val="004256FE"/>
    <w:rsid w:val="0042584B"/>
    <w:rsid w:val="004266E3"/>
    <w:rsid w:val="00427D50"/>
    <w:rsid w:val="00431A69"/>
    <w:rsid w:val="00431B5A"/>
    <w:rsid w:val="00431F87"/>
    <w:rsid w:val="004326C6"/>
    <w:rsid w:val="00432775"/>
    <w:rsid w:val="004329DE"/>
    <w:rsid w:val="00432B21"/>
    <w:rsid w:val="00434A04"/>
    <w:rsid w:val="00435425"/>
    <w:rsid w:val="00436F44"/>
    <w:rsid w:val="004379EF"/>
    <w:rsid w:val="00437F8F"/>
    <w:rsid w:val="004400AC"/>
    <w:rsid w:val="00440DD9"/>
    <w:rsid w:val="00440E36"/>
    <w:rsid w:val="004414D1"/>
    <w:rsid w:val="004419B9"/>
    <w:rsid w:val="00441B4A"/>
    <w:rsid w:val="00442287"/>
    <w:rsid w:val="0044315A"/>
    <w:rsid w:val="0044330C"/>
    <w:rsid w:val="00443869"/>
    <w:rsid w:val="004439D0"/>
    <w:rsid w:val="004449D2"/>
    <w:rsid w:val="00444B7F"/>
    <w:rsid w:val="00444D9F"/>
    <w:rsid w:val="00444E79"/>
    <w:rsid w:val="004450F3"/>
    <w:rsid w:val="00445577"/>
    <w:rsid w:val="00445F97"/>
    <w:rsid w:val="004461E4"/>
    <w:rsid w:val="00446A3A"/>
    <w:rsid w:val="00447049"/>
    <w:rsid w:val="00447607"/>
    <w:rsid w:val="00450945"/>
    <w:rsid w:val="00450AD6"/>
    <w:rsid w:val="00451B29"/>
    <w:rsid w:val="00452154"/>
    <w:rsid w:val="00453569"/>
    <w:rsid w:val="004538AD"/>
    <w:rsid w:val="00453BD9"/>
    <w:rsid w:val="00453FE6"/>
    <w:rsid w:val="004543A8"/>
    <w:rsid w:val="0045503B"/>
    <w:rsid w:val="00455730"/>
    <w:rsid w:val="0045612D"/>
    <w:rsid w:val="00456940"/>
    <w:rsid w:val="00456A66"/>
    <w:rsid w:val="004577A4"/>
    <w:rsid w:val="004579B5"/>
    <w:rsid w:val="00457B1D"/>
    <w:rsid w:val="00457BF3"/>
    <w:rsid w:val="00461891"/>
    <w:rsid w:val="004635B2"/>
    <w:rsid w:val="00463D16"/>
    <w:rsid w:val="004649EE"/>
    <w:rsid w:val="00465306"/>
    <w:rsid w:val="004653BE"/>
    <w:rsid w:val="00465F4A"/>
    <w:rsid w:val="004663FF"/>
    <w:rsid w:val="0047002A"/>
    <w:rsid w:val="004705F7"/>
    <w:rsid w:val="00470886"/>
    <w:rsid w:val="00470CCE"/>
    <w:rsid w:val="00470F00"/>
    <w:rsid w:val="00471471"/>
    <w:rsid w:val="0047161D"/>
    <w:rsid w:val="0047168B"/>
    <w:rsid w:val="00471EFB"/>
    <w:rsid w:val="004721FC"/>
    <w:rsid w:val="00472E97"/>
    <w:rsid w:val="004737A3"/>
    <w:rsid w:val="004740A8"/>
    <w:rsid w:val="00474C62"/>
    <w:rsid w:val="004755E5"/>
    <w:rsid w:val="00475DBC"/>
    <w:rsid w:val="00477131"/>
    <w:rsid w:val="00477627"/>
    <w:rsid w:val="004800E7"/>
    <w:rsid w:val="0048122B"/>
    <w:rsid w:val="004816C2"/>
    <w:rsid w:val="00481A0A"/>
    <w:rsid w:val="00482667"/>
    <w:rsid w:val="00482711"/>
    <w:rsid w:val="00483385"/>
    <w:rsid w:val="004833F0"/>
    <w:rsid w:val="00484854"/>
    <w:rsid w:val="00485D7B"/>
    <w:rsid w:val="00487BF7"/>
    <w:rsid w:val="004909AB"/>
    <w:rsid w:val="0049217A"/>
    <w:rsid w:val="0049241D"/>
    <w:rsid w:val="00493218"/>
    <w:rsid w:val="0049355B"/>
    <w:rsid w:val="0049371B"/>
    <w:rsid w:val="00494473"/>
    <w:rsid w:val="004948A8"/>
    <w:rsid w:val="004949DC"/>
    <w:rsid w:val="00494B60"/>
    <w:rsid w:val="00494D60"/>
    <w:rsid w:val="0049592C"/>
    <w:rsid w:val="004961F5"/>
    <w:rsid w:val="00496483"/>
    <w:rsid w:val="00496514"/>
    <w:rsid w:val="00496A1C"/>
    <w:rsid w:val="00496EB5"/>
    <w:rsid w:val="00496ECB"/>
    <w:rsid w:val="004972F6"/>
    <w:rsid w:val="004976FC"/>
    <w:rsid w:val="004A14FF"/>
    <w:rsid w:val="004A1B3A"/>
    <w:rsid w:val="004A27BF"/>
    <w:rsid w:val="004A3224"/>
    <w:rsid w:val="004A365C"/>
    <w:rsid w:val="004A3871"/>
    <w:rsid w:val="004A4347"/>
    <w:rsid w:val="004A475D"/>
    <w:rsid w:val="004A4B37"/>
    <w:rsid w:val="004A5090"/>
    <w:rsid w:val="004A5B94"/>
    <w:rsid w:val="004A5CE4"/>
    <w:rsid w:val="004A61F9"/>
    <w:rsid w:val="004A648C"/>
    <w:rsid w:val="004A6C01"/>
    <w:rsid w:val="004A7432"/>
    <w:rsid w:val="004A7582"/>
    <w:rsid w:val="004A76A6"/>
    <w:rsid w:val="004A7E63"/>
    <w:rsid w:val="004A7E7B"/>
    <w:rsid w:val="004B05CB"/>
    <w:rsid w:val="004B0A08"/>
    <w:rsid w:val="004B1CC8"/>
    <w:rsid w:val="004B207B"/>
    <w:rsid w:val="004B208B"/>
    <w:rsid w:val="004B211F"/>
    <w:rsid w:val="004B2767"/>
    <w:rsid w:val="004B29E8"/>
    <w:rsid w:val="004B3C72"/>
    <w:rsid w:val="004B580A"/>
    <w:rsid w:val="004B60A0"/>
    <w:rsid w:val="004B6199"/>
    <w:rsid w:val="004B61FD"/>
    <w:rsid w:val="004B6969"/>
    <w:rsid w:val="004C02D5"/>
    <w:rsid w:val="004C07E2"/>
    <w:rsid w:val="004C1685"/>
    <w:rsid w:val="004C1704"/>
    <w:rsid w:val="004C2603"/>
    <w:rsid w:val="004C265A"/>
    <w:rsid w:val="004C2970"/>
    <w:rsid w:val="004C2B78"/>
    <w:rsid w:val="004C4AFB"/>
    <w:rsid w:val="004C4CE5"/>
    <w:rsid w:val="004C554C"/>
    <w:rsid w:val="004C5D42"/>
    <w:rsid w:val="004C6883"/>
    <w:rsid w:val="004D0761"/>
    <w:rsid w:val="004D0A2B"/>
    <w:rsid w:val="004D0BCA"/>
    <w:rsid w:val="004D1DF3"/>
    <w:rsid w:val="004D2FA4"/>
    <w:rsid w:val="004D30B5"/>
    <w:rsid w:val="004D3972"/>
    <w:rsid w:val="004D47DA"/>
    <w:rsid w:val="004D67E3"/>
    <w:rsid w:val="004D6A14"/>
    <w:rsid w:val="004D7725"/>
    <w:rsid w:val="004E069F"/>
    <w:rsid w:val="004E0BF9"/>
    <w:rsid w:val="004E137B"/>
    <w:rsid w:val="004E1403"/>
    <w:rsid w:val="004E2EC6"/>
    <w:rsid w:val="004E2F71"/>
    <w:rsid w:val="004E3C52"/>
    <w:rsid w:val="004E3D95"/>
    <w:rsid w:val="004E4072"/>
    <w:rsid w:val="004E4230"/>
    <w:rsid w:val="004E446F"/>
    <w:rsid w:val="004E4501"/>
    <w:rsid w:val="004E50DF"/>
    <w:rsid w:val="004E5A88"/>
    <w:rsid w:val="004E74B7"/>
    <w:rsid w:val="004E7D3F"/>
    <w:rsid w:val="004E7DD0"/>
    <w:rsid w:val="004F00DC"/>
    <w:rsid w:val="004F22B6"/>
    <w:rsid w:val="004F26B4"/>
    <w:rsid w:val="004F2C69"/>
    <w:rsid w:val="004F3255"/>
    <w:rsid w:val="004F4B1F"/>
    <w:rsid w:val="004F60E5"/>
    <w:rsid w:val="004F6BAF"/>
    <w:rsid w:val="004F6F62"/>
    <w:rsid w:val="004F78A1"/>
    <w:rsid w:val="004F79F9"/>
    <w:rsid w:val="005006E7"/>
    <w:rsid w:val="005008A6"/>
    <w:rsid w:val="005014E2"/>
    <w:rsid w:val="0050226F"/>
    <w:rsid w:val="0050240D"/>
    <w:rsid w:val="00502647"/>
    <w:rsid w:val="00502FF0"/>
    <w:rsid w:val="005033F0"/>
    <w:rsid w:val="0050489B"/>
    <w:rsid w:val="00505092"/>
    <w:rsid w:val="00506322"/>
    <w:rsid w:val="00506EDB"/>
    <w:rsid w:val="005078E4"/>
    <w:rsid w:val="00507A28"/>
    <w:rsid w:val="0051004B"/>
    <w:rsid w:val="0051060D"/>
    <w:rsid w:val="00510B10"/>
    <w:rsid w:val="00510E77"/>
    <w:rsid w:val="00511686"/>
    <w:rsid w:val="00511A74"/>
    <w:rsid w:val="00511F35"/>
    <w:rsid w:val="005139C3"/>
    <w:rsid w:val="00514AD0"/>
    <w:rsid w:val="005170DD"/>
    <w:rsid w:val="005201E5"/>
    <w:rsid w:val="00520552"/>
    <w:rsid w:val="00520A4D"/>
    <w:rsid w:val="005213B0"/>
    <w:rsid w:val="0052283B"/>
    <w:rsid w:val="00522A27"/>
    <w:rsid w:val="00522FBE"/>
    <w:rsid w:val="0052322C"/>
    <w:rsid w:val="005240A4"/>
    <w:rsid w:val="005241BB"/>
    <w:rsid w:val="005256E9"/>
    <w:rsid w:val="0052591D"/>
    <w:rsid w:val="00525C8C"/>
    <w:rsid w:val="00526C6E"/>
    <w:rsid w:val="00526E8A"/>
    <w:rsid w:val="00526F5A"/>
    <w:rsid w:val="005278E3"/>
    <w:rsid w:val="00530236"/>
    <w:rsid w:val="00530857"/>
    <w:rsid w:val="00531393"/>
    <w:rsid w:val="00532143"/>
    <w:rsid w:val="00532514"/>
    <w:rsid w:val="00533024"/>
    <w:rsid w:val="0053497F"/>
    <w:rsid w:val="00535B3B"/>
    <w:rsid w:val="00535E7F"/>
    <w:rsid w:val="00536736"/>
    <w:rsid w:val="0053699E"/>
    <w:rsid w:val="00536FDF"/>
    <w:rsid w:val="0053783C"/>
    <w:rsid w:val="00540E8B"/>
    <w:rsid w:val="00540F42"/>
    <w:rsid w:val="0054196C"/>
    <w:rsid w:val="005427AB"/>
    <w:rsid w:val="005428EC"/>
    <w:rsid w:val="00542B01"/>
    <w:rsid w:val="005448B6"/>
    <w:rsid w:val="0054515E"/>
    <w:rsid w:val="00545199"/>
    <w:rsid w:val="0054556A"/>
    <w:rsid w:val="00545610"/>
    <w:rsid w:val="00546041"/>
    <w:rsid w:val="00547289"/>
    <w:rsid w:val="00547ADA"/>
    <w:rsid w:val="00550124"/>
    <w:rsid w:val="00552520"/>
    <w:rsid w:val="00552BCF"/>
    <w:rsid w:val="00552D9E"/>
    <w:rsid w:val="00553274"/>
    <w:rsid w:val="00554D7A"/>
    <w:rsid w:val="00555C2F"/>
    <w:rsid w:val="00556669"/>
    <w:rsid w:val="005568B1"/>
    <w:rsid w:val="00556FF2"/>
    <w:rsid w:val="00557A47"/>
    <w:rsid w:val="00560009"/>
    <w:rsid w:val="005604E4"/>
    <w:rsid w:val="00560DB4"/>
    <w:rsid w:val="005614C4"/>
    <w:rsid w:val="0056156A"/>
    <w:rsid w:val="005617B6"/>
    <w:rsid w:val="00561BCF"/>
    <w:rsid w:val="00561E05"/>
    <w:rsid w:val="00562DA7"/>
    <w:rsid w:val="00563FEF"/>
    <w:rsid w:val="00564F51"/>
    <w:rsid w:val="00565561"/>
    <w:rsid w:val="0056577A"/>
    <w:rsid w:val="00565915"/>
    <w:rsid w:val="005669F1"/>
    <w:rsid w:val="00567533"/>
    <w:rsid w:val="00567864"/>
    <w:rsid w:val="005679C3"/>
    <w:rsid w:val="00567A81"/>
    <w:rsid w:val="00567B58"/>
    <w:rsid w:val="00567F99"/>
    <w:rsid w:val="00570C1F"/>
    <w:rsid w:val="00570D9F"/>
    <w:rsid w:val="00571C77"/>
    <w:rsid w:val="00571D50"/>
    <w:rsid w:val="00572193"/>
    <w:rsid w:val="00572708"/>
    <w:rsid w:val="0057271A"/>
    <w:rsid w:val="00572FEF"/>
    <w:rsid w:val="00574640"/>
    <w:rsid w:val="005766DB"/>
    <w:rsid w:val="0057743A"/>
    <w:rsid w:val="00577DFD"/>
    <w:rsid w:val="00580504"/>
    <w:rsid w:val="00580567"/>
    <w:rsid w:val="00580847"/>
    <w:rsid w:val="00581B67"/>
    <w:rsid w:val="00581E17"/>
    <w:rsid w:val="00581F18"/>
    <w:rsid w:val="005823A0"/>
    <w:rsid w:val="00582ACE"/>
    <w:rsid w:val="00582B30"/>
    <w:rsid w:val="005836CA"/>
    <w:rsid w:val="0058592F"/>
    <w:rsid w:val="00585C9F"/>
    <w:rsid w:val="00585FBE"/>
    <w:rsid w:val="00586BA7"/>
    <w:rsid w:val="0058759F"/>
    <w:rsid w:val="00587C42"/>
    <w:rsid w:val="0059214C"/>
    <w:rsid w:val="00592455"/>
    <w:rsid w:val="00592F81"/>
    <w:rsid w:val="005931AE"/>
    <w:rsid w:val="005945D4"/>
    <w:rsid w:val="00595A11"/>
    <w:rsid w:val="005A069C"/>
    <w:rsid w:val="005A09E7"/>
    <w:rsid w:val="005A0BBD"/>
    <w:rsid w:val="005A0D30"/>
    <w:rsid w:val="005A13DE"/>
    <w:rsid w:val="005A214D"/>
    <w:rsid w:val="005A2C3D"/>
    <w:rsid w:val="005A78F9"/>
    <w:rsid w:val="005A7DFB"/>
    <w:rsid w:val="005B0F2F"/>
    <w:rsid w:val="005B1D63"/>
    <w:rsid w:val="005B2CE8"/>
    <w:rsid w:val="005B341D"/>
    <w:rsid w:val="005B389B"/>
    <w:rsid w:val="005B462A"/>
    <w:rsid w:val="005B4B43"/>
    <w:rsid w:val="005B5161"/>
    <w:rsid w:val="005B5F10"/>
    <w:rsid w:val="005B6142"/>
    <w:rsid w:val="005B6574"/>
    <w:rsid w:val="005B65CE"/>
    <w:rsid w:val="005B694E"/>
    <w:rsid w:val="005B701E"/>
    <w:rsid w:val="005C06C5"/>
    <w:rsid w:val="005C0929"/>
    <w:rsid w:val="005C0E06"/>
    <w:rsid w:val="005C1CD0"/>
    <w:rsid w:val="005C1DB7"/>
    <w:rsid w:val="005C25F8"/>
    <w:rsid w:val="005C2C7F"/>
    <w:rsid w:val="005C40E0"/>
    <w:rsid w:val="005C497A"/>
    <w:rsid w:val="005C6B84"/>
    <w:rsid w:val="005C795A"/>
    <w:rsid w:val="005C7B43"/>
    <w:rsid w:val="005D0633"/>
    <w:rsid w:val="005D086B"/>
    <w:rsid w:val="005D0FA1"/>
    <w:rsid w:val="005D1239"/>
    <w:rsid w:val="005D140F"/>
    <w:rsid w:val="005D1D83"/>
    <w:rsid w:val="005D25B4"/>
    <w:rsid w:val="005D264D"/>
    <w:rsid w:val="005D3E43"/>
    <w:rsid w:val="005D4060"/>
    <w:rsid w:val="005D4086"/>
    <w:rsid w:val="005D5D37"/>
    <w:rsid w:val="005D60A9"/>
    <w:rsid w:val="005D6D1E"/>
    <w:rsid w:val="005D6F16"/>
    <w:rsid w:val="005E00E1"/>
    <w:rsid w:val="005E024F"/>
    <w:rsid w:val="005E0A1D"/>
    <w:rsid w:val="005E0D0C"/>
    <w:rsid w:val="005E0E1C"/>
    <w:rsid w:val="005E163B"/>
    <w:rsid w:val="005E2324"/>
    <w:rsid w:val="005E2560"/>
    <w:rsid w:val="005E2585"/>
    <w:rsid w:val="005E287B"/>
    <w:rsid w:val="005E2CF0"/>
    <w:rsid w:val="005E2FA1"/>
    <w:rsid w:val="005E3298"/>
    <w:rsid w:val="005E32A5"/>
    <w:rsid w:val="005E3501"/>
    <w:rsid w:val="005E40C2"/>
    <w:rsid w:val="005E499E"/>
    <w:rsid w:val="005E4EF2"/>
    <w:rsid w:val="005E50CD"/>
    <w:rsid w:val="005E556F"/>
    <w:rsid w:val="005E5700"/>
    <w:rsid w:val="005E5A56"/>
    <w:rsid w:val="005E642A"/>
    <w:rsid w:val="005E6EDF"/>
    <w:rsid w:val="005E7B27"/>
    <w:rsid w:val="005F1376"/>
    <w:rsid w:val="005F187A"/>
    <w:rsid w:val="005F1BE2"/>
    <w:rsid w:val="005F1E62"/>
    <w:rsid w:val="005F1F06"/>
    <w:rsid w:val="005F28C7"/>
    <w:rsid w:val="005F3A30"/>
    <w:rsid w:val="005F53CB"/>
    <w:rsid w:val="005F6075"/>
    <w:rsid w:val="005F6239"/>
    <w:rsid w:val="005F6DEA"/>
    <w:rsid w:val="005F7119"/>
    <w:rsid w:val="005F7814"/>
    <w:rsid w:val="005F7C0B"/>
    <w:rsid w:val="005F7F7C"/>
    <w:rsid w:val="006006C3"/>
    <w:rsid w:val="00602029"/>
    <w:rsid w:val="0060279C"/>
    <w:rsid w:val="006057F0"/>
    <w:rsid w:val="00605967"/>
    <w:rsid w:val="00605AFF"/>
    <w:rsid w:val="00606427"/>
    <w:rsid w:val="00607ECD"/>
    <w:rsid w:val="006100F0"/>
    <w:rsid w:val="00610971"/>
    <w:rsid w:val="0061101B"/>
    <w:rsid w:val="00612ED5"/>
    <w:rsid w:val="00613370"/>
    <w:rsid w:val="00613383"/>
    <w:rsid w:val="00613A9B"/>
    <w:rsid w:val="00614027"/>
    <w:rsid w:val="0061434C"/>
    <w:rsid w:val="0061463A"/>
    <w:rsid w:val="00614DA1"/>
    <w:rsid w:val="00614E0B"/>
    <w:rsid w:val="006151CF"/>
    <w:rsid w:val="00615599"/>
    <w:rsid w:val="00615A7D"/>
    <w:rsid w:val="00617907"/>
    <w:rsid w:val="00617E0D"/>
    <w:rsid w:val="006207A8"/>
    <w:rsid w:val="00620A29"/>
    <w:rsid w:val="00620AA8"/>
    <w:rsid w:val="00621702"/>
    <w:rsid w:val="006219EA"/>
    <w:rsid w:val="00624834"/>
    <w:rsid w:val="00624B26"/>
    <w:rsid w:val="00625B85"/>
    <w:rsid w:val="0062705D"/>
    <w:rsid w:val="00627C03"/>
    <w:rsid w:val="00627C96"/>
    <w:rsid w:val="0063121D"/>
    <w:rsid w:val="006313CF"/>
    <w:rsid w:val="00631FC7"/>
    <w:rsid w:val="006327C0"/>
    <w:rsid w:val="00632CFE"/>
    <w:rsid w:val="00634556"/>
    <w:rsid w:val="00634CCC"/>
    <w:rsid w:val="00635138"/>
    <w:rsid w:val="0064034C"/>
    <w:rsid w:val="00640FC5"/>
    <w:rsid w:val="00642322"/>
    <w:rsid w:val="0064470E"/>
    <w:rsid w:val="0064578E"/>
    <w:rsid w:val="00645834"/>
    <w:rsid w:val="00645D25"/>
    <w:rsid w:val="0064618C"/>
    <w:rsid w:val="00646AA1"/>
    <w:rsid w:val="00646CAB"/>
    <w:rsid w:val="00647E35"/>
    <w:rsid w:val="006501B6"/>
    <w:rsid w:val="00650702"/>
    <w:rsid w:val="006508D9"/>
    <w:rsid w:val="0065152E"/>
    <w:rsid w:val="00651B05"/>
    <w:rsid w:val="00651FCA"/>
    <w:rsid w:val="00652113"/>
    <w:rsid w:val="0065345E"/>
    <w:rsid w:val="00653AF4"/>
    <w:rsid w:val="00654027"/>
    <w:rsid w:val="00654369"/>
    <w:rsid w:val="0065448E"/>
    <w:rsid w:val="006545ED"/>
    <w:rsid w:val="00654DD2"/>
    <w:rsid w:val="00655927"/>
    <w:rsid w:val="00655A7C"/>
    <w:rsid w:val="006561E3"/>
    <w:rsid w:val="00656A82"/>
    <w:rsid w:val="00656F5E"/>
    <w:rsid w:val="00660367"/>
    <w:rsid w:val="00660972"/>
    <w:rsid w:val="00660FD8"/>
    <w:rsid w:val="00662480"/>
    <w:rsid w:val="00662EE9"/>
    <w:rsid w:val="00663714"/>
    <w:rsid w:val="00663CBB"/>
    <w:rsid w:val="006648D9"/>
    <w:rsid w:val="00664969"/>
    <w:rsid w:val="0066507C"/>
    <w:rsid w:val="0066550F"/>
    <w:rsid w:val="00667602"/>
    <w:rsid w:val="00667726"/>
    <w:rsid w:val="0067159F"/>
    <w:rsid w:val="00671F08"/>
    <w:rsid w:val="00672847"/>
    <w:rsid w:val="00672917"/>
    <w:rsid w:val="00672CD4"/>
    <w:rsid w:val="00673042"/>
    <w:rsid w:val="00673577"/>
    <w:rsid w:val="00673DBB"/>
    <w:rsid w:val="00674025"/>
    <w:rsid w:val="006740E4"/>
    <w:rsid w:val="00674AF2"/>
    <w:rsid w:val="00675136"/>
    <w:rsid w:val="006775BF"/>
    <w:rsid w:val="006802BF"/>
    <w:rsid w:val="006823E1"/>
    <w:rsid w:val="00682781"/>
    <w:rsid w:val="00682AFA"/>
    <w:rsid w:val="00683E29"/>
    <w:rsid w:val="00684017"/>
    <w:rsid w:val="00684AA8"/>
    <w:rsid w:val="0068553A"/>
    <w:rsid w:val="00685C0C"/>
    <w:rsid w:val="00685F1A"/>
    <w:rsid w:val="0068773B"/>
    <w:rsid w:val="006878CD"/>
    <w:rsid w:val="00687C16"/>
    <w:rsid w:val="006902BF"/>
    <w:rsid w:val="00690665"/>
    <w:rsid w:val="0069103E"/>
    <w:rsid w:val="0069198D"/>
    <w:rsid w:val="00692203"/>
    <w:rsid w:val="0069267D"/>
    <w:rsid w:val="0069337B"/>
    <w:rsid w:val="00693D80"/>
    <w:rsid w:val="006940D8"/>
    <w:rsid w:val="00694335"/>
    <w:rsid w:val="006945AD"/>
    <w:rsid w:val="006956BB"/>
    <w:rsid w:val="00695BF1"/>
    <w:rsid w:val="00696006"/>
    <w:rsid w:val="00696718"/>
    <w:rsid w:val="006967CB"/>
    <w:rsid w:val="00696944"/>
    <w:rsid w:val="00696C9B"/>
    <w:rsid w:val="00696FCF"/>
    <w:rsid w:val="00697AB5"/>
    <w:rsid w:val="006A0AF1"/>
    <w:rsid w:val="006A1041"/>
    <w:rsid w:val="006A17C7"/>
    <w:rsid w:val="006A1DF5"/>
    <w:rsid w:val="006A287A"/>
    <w:rsid w:val="006A3733"/>
    <w:rsid w:val="006A4EB9"/>
    <w:rsid w:val="006A6495"/>
    <w:rsid w:val="006A705C"/>
    <w:rsid w:val="006B0255"/>
    <w:rsid w:val="006B05B1"/>
    <w:rsid w:val="006B0774"/>
    <w:rsid w:val="006B1C26"/>
    <w:rsid w:val="006B2209"/>
    <w:rsid w:val="006B22DB"/>
    <w:rsid w:val="006B23E0"/>
    <w:rsid w:val="006B2D31"/>
    <w:rsid w:val="006B2E52"/>
    <w:rsid w:val="006B49A9"/>
    <w:rsid w:val="006B7C19"/>
    <w:rsid w:val="006B7E57"/>
    <w:rsid w:val="006B7E71"/>
    <w:rsid w:val="006C10F5"/>
    <w:rsid w:val="006C3E90"/>
    <w:rsid w:val="006C47F8"/>
    <w:rsid w:val="006C4921"/>
    <w:rsid w:val="006C4D12"/>
    <w:rsid w:val="006C5417"/>
    <w:rsid w:val="006C5BCF"/>
    <w:rsid w:val="006C5E46"/>
    <w:rsid w:val="006C7722"/>
    <w:rsid w:val="006C7B74"/>
    <w:rsid w:val="006D0D18"/>
    <w:rsid w:val="006D19B9"/>
    <w:rsid w:val="006D2636"/>
    <w:rsid w:val="006D2DC2"/>
    <w:rsid w:val="006D3F15"/>
    <w:rsid w:val="006D4036"/>
    <w:rsid w:val="006D586F"/>
    <w:rsid w:val="006D6179"/>
    <w:rsid w:val="006E049C"/>
    <w:rsid w:val="006E05B3"/>
    <w:rsid w:val="006E05F9"/>
    <w:rsid w:val="006E0EA4"/>
    <w:rsid w:val="006E1118"/>
    <w:rsid w:val="006E1212"/>
    <w:rsid w:val="006E1A84"/>
    <w:rsid w:val="006E1B03"/>
    <w:rsid w:val="006E2445"/>
    <w:rsid w:val="006E2DE4"/>
    <w:rsid w:val="006E3C16"/>
    <w:rsid w:val="006E4B97"/>
    <w:rsid w:val="006E5912"/>
    <w:rsid w:val="006E5A79"/>
    <w:rsid w:val="006E5FE9"/>
    <w:rsid w:val="006E6098"/>
    <w:rsid w:val="006E64EC"/>
    <w:rsid w:val="006E7AAC"/>
    <w:rsid w:val="006F1158"/>
    <w:rsid w:val="006F1B79"/>
    <w:rsid w:val="006F25F6"/>
    <w:rsid w:val="006F2D12"/>
    <w:rsid w:val="006F38D4"/>
    <w:rsid w:val="006F44A9"/>
    <w:rsid w:val="006F466C"/>
    <w:rsid w:val="006F483A"/>
    <w:rsid w:val="006F53D9"/>
    <w:rsid w:val="006F5515"/>
    <w:rsid w:val="006F57D8"/>
    <w:rsid w:val="006F5C67"/>
    <w:rsid w:val="006F64C0"/>
    <w:rsid w:val="007015DA"/>
    <w:rsid w:val="007019F1"/>
    <w:rsid w:val="007029CB"/>
    <w:rsid w:val="00702EE0"/>
    <w:rsid w:val="0070342B"/>
    <w:rsid w:val="0070499C"/>
    <w:rsid w:val="00705468"/>
    <w:rsid w:val="00705AB2"/>
    <w:rsid w:val="007063BE"/>
    <w:rsid w:val="00706B70"/>
    <w:rsid w:val="0071088C"/>
    <w:rsid w:val="00710BCC"/>
    <w:rsid w:val="0071223C"/>
    <w:rsid w:val="00712AD6"/>
    <w:rsid w:val="00712D3E"/>
    <w:rsid w:val="00713D2B"/>
    <w:rsid w:val="00714317"/>
    <w:rsid w:val="007177B2"/>
    <w:rsid w:val="00721254"/>
    <w:rsid w:val="00721793"/>
    <w:rsid w:val="0072212E"/>
    <w:rsid w:val="007228EC"/>
    <w:rsid w:val="00726B34"/>
    <w:rsid w:val="00726C7F"/>
    <w:rsid w:val="00727E04"/>
    <w:rsid w:val="00730676"/>
    <w:rsid w:val="00731348"/>
    <w:rsid w:val="0073185E"/>
    <w:rsid w:val="00731ADB"/>
    <w:rsid w:val="00732D35"/>
    <w:rsid w:val="00733BB4"/>
    <w:rsid w:val="00734243"/>
    <w:rsid w:val="00734571"/>
    <w:rsid w:val="007359CF"/>
    <w:rsid w:val="00736EE0"/>
    <w:rsid w:val="00736FBA"/>
    <w:rsid w:val="007371DE"/>
    <w:rsid w:val="00737ED8"/>
    <w:rsid w:val="00740474"/>
    <w:rsid w:val="00740AFE"/>
    <w:rsid w:val="007411A2"/>
    <w:rsid w:val="00744446"/>
    <w:rsid w:val="007465A0"/>
    <w:rsid w:val="00746839"/>
    <w:rsid w:val="00747345"/>
    <w:rsid w:val="007476AF"/>
    <w:rsid w:val="00747DE6"/>
    <w:rsid w:val="00750330"/>
    <w:rsid w:val="007508B2"/>
    <w:rsid w:val="00750FCF"/>
    <w:rsid w:val="00751F54"/>
    <w:rsid w:val="00752383"/>
    <w:rsid w:val="0075276A"/>
    <w:rsid w:val="007536F7"/>
    <w:rsid w:val="00753E83"/>
    <w:rsid w:val="007540E9"/>
    <w:rsid w:val="007541CE"/>
    <w:rsid w:val="007543FE"/>
    <w:rsid w:val="007552FF"/>
    <w:rsid w:val="007562A6"/>
    <w:rsid w:val="007572E9"/>
    <w:rsid w:val="00757524"/>
    <w:rsid w:val="0075774A"/>
    <w:rsid w:val="007613FC"/>
    <w:rsid w:val="00761D37"/>
    <w:rsid w:val="00762D9B"/>
    <w:rsid w:val="007634DC"/>
    <w:rsid w:val="0076382E"/>
    <w:rsid w:val="0076395B"/>
    <w:rsid w:val="007642A2"/>
    <w:rsid w:val="00764A99"/>
    <w:rsid w:val="00764E5A"/>
    <w:rsid w:val="00765013"/>
    <w:rsid w:val="00765443"/>
    <w:rsid w:val="007659E8"/>
    <w:rsid w:val="00765C63"/>
    <w:rsid w:val="00766042"/>
    <w:rsid w:val="00766CDB"/>
    <w:rsid w:val="00766E11"/>
    <w:rsid w:val="00770060"/>
    <w:rsid w:val="007706BE"/>
    <w:rsid w:val="00770FB4"/>
    <w:rsid w:val="007711E9"/>
    <w:rsid w:val="00771904"/>
    <w:rsid w:val="007721CA"/>
    <w:rsid w:val="00772454"/>
    <w:rsid w:val="00773F21"/>
    <w:rsid w:val="00774FDB"/>
    <w:rsid w:val="007752D9"/>
    <w:rsid w:val="007756AD"/>
    <w:rsid w:val="00775D9F"/>
    <w:rsid w:val="00776698"/>
    <w:rsid w:val="00777179"/>
    <w:rsid w:val="007772AC"/>
    <w:rsid w:val="007775FF"/>
    <w:rsid w:val="00777935"/>
    <w:rsid w:val="00780743"/>
    <w:rsid w:val="0078221E"/>
    <w:rsid w:val="007823E3"/>
    <w:rsid w:val="0078240C"/>
    <w:rsid w:val="0078296F"/>
    <w:rsid w:val="0078324E"/>
    <w:rsid w:val="00783B7A"/>
    <w:rsid w:val="00784C31"/>
    <w:rsid w:val="00784CA8"/>
    <w:rsid w:val="00784E5C"/>
    <w:rsid w:val="00784EF3"/>
    <w:rsid w:val="00784F50"/>
    <w:rsid w:val="00785375"/>
    <w:rsid w:val="00787680"/>
    <w:rsid w:val="00787DDF"/>
    <w:rsid w:val="007908FF"/>
    <w:rsid w:val="00792269"/>
    <w:rsid w:val="0079445A"/>
    <w:rsid w:val="007944B0"/>
    <w:rsid w:val="00796B67"/>
    <w:rsid w:val="00796C28"/>
    <w:rsid w:val="00797342"/>
    <w:rsid w:val="0079752F"/>
    <w:rsid w:val="007A20C6"/>
    <w:rsid w:val="007A218A"/>
    <w:rsid w:val="007A28F4"/>
    <w:rsid w:val="007A3135"/>
    <w:rsid w:val="007A363F"/>
    <w:rsid w:val="007A4915"/>
    <w:rsid w:val="007A4935"/>
    <w:rsid w:val="007A4A00"/>
    <w:rsid w:val="007A4C35"/>
    <w:rsid w:val="007A4D58"/>
    <w:rsid w:val="007A5AD1"/>
    <w:rsid w:val="007A7E2F"/>
    <w:rsid w:val="007B06B9"/>
    <w:rsid w:val="007B248A"/>
    <w:rsid w:val="007B2695"/>
    <w:rsid w:val="007B3364"/>
    <w:rsid w:val="007B3B1A"/>
    <w:rsid w:val="007B4172"/>
    <w:rsid w:val="007B49F9"/>
    <w:rsid w:val="007B4C06"/>
    <w:rsid w:val="007B4D08"/>
    <w:rsid w:val="007B4F58"/>
    <w:rsid w:val="007B5AB6"/>
    <w:rsid w:val="007B66CB"/>
    <w:rsid w:val="007B6D1F"/>
    <w:rsid w:val="007B729A"/>
    <w:rsid w:val="007B742D"/>
    <w:rsid w:val="007B7B1E"/>
    <w:rsid w:val="007B7BEC"/>
    <w:rsid w:val="007B7FE8"/>
    <w:rsid w:val="007C0F87"/>
    <w:rsid w:val="007C1154"/>
    <w:rsid w:val="007C178A"/>
    <w:rsid w:val="007C21EB"/>
    <w:rsid w:val="007C28DF"/>
    <w:rsid w:val="007C2DDF"/>
    <w:rsid w:val="007C4A1D"/>
    <w:rsid w:val="007C5962"/>
    <w:rsid w:val="007C6B64"/>
    <w:rsid w:val="007C7CE1"/>
    <w:rsid w:val="007D0BB6"/>
    <w:rsid w:val="007D2BB8"/>
    <w:rsid w:val="007D35DE"/>
    <w:rsid w:val="007D386D"/>
    <w:rsid w:val="007D3987"/>
    <w:rsid w:val="007D3DA9"/>
    <w:rsid w:val="007D400F"/>
    <w:rsid w:val="007D450C"/>
    <w:rsid w:val="007D4AA9"/>
    <w:rsid w:val="007D4C4A"/>
    <w:rsid w:val="007D5A56"/>
    <w:rsid w:val="007D622E"/>
    <w:rsid w:val="007D64CC"/>
    <w:rsid w:val="007D7491"/>
    <w:rsid w:val="007D7CA1"/>
    <w:rsid w:val="007D7EB0"/>
    <w:rsid w:val="007E0001"/>
    <w:rsid w:val="007E0453"/>
    <w:rsid w:val="007E0747"/>
    <w:rsid w:val="007E0B8F"/>
    <w:rsid w:val="007E16EA"/>
    <w:rsid w:val="007E2FAD"/>
    <w:rsid w:val="007E36F7"/>
    <w:rsid w:val="007E47A1"/>
    <w:rsid w:val="007E505E"/>
    <w:rsid w:val="007E5291"/>
    <w:rsid w:val="007E5E55"/>
    <w:rsid w:val="007E7EA2"/>
    <w:rsid w:val="007F036B"/>
    <w:rsid w:val="007F0876"/>
    <w:rsid w:val="007F1007"/>
    <w:rsid w:val="007F1595"/>
    <w:rsid w:val="007F1CFA"/>
    <w:rsid w:val="007F2702"/>
    <w:rsid w:val="007F28FD"/>
    <w:rsid w:val="007F2E86"/>
    <w:rsid w:val="007F4C58"/>
    <w:rsid w:val="007F4C6A"/>
    <w:rsid w:val="007F54B3"/>
    <w:rsid w:val="007F57D5"/>
    <w:rsid w:val="007F5894"/>
    <w:rsid w:val="007F59CE"/>
    <w:rsid w:val="007F710E"/>
    <w:rsid w:val="008009E6"/>
    <w:rsid w:val="00800E7A"/>
    <w:rsid w:val="008012DB"/>
    <w:rsid w:val="00801A47"/>
    <w:rsid w:val="008030AC"/>
    <w:rsid w:val="008043F3"/>
    <w:rsid w:val="00804982"/>
    <w:rsid w:val="00804B3A"/>
    <w:rsid w:val="008059B9"/>
    <w:rsid w:val="00806464"/>
    <w:rsid w:val="00806BEC"/>
    <w:rsid w:val="00807928"/>
    <w:rsid w:val="00807DE6"/>
    <w:rsid w:val="00810065"/>
    <w:rsid w:val="00810321"/>
    <w:rsid w:val="00810FC3"/>
    <w:rsid w:val="008111FC"/>
    <w:rsid w:val="00811ABB"/>
    <w:rsid w:val="00813473"/>
    <w:rsid w:val="00813D90"/>
    <w:rsid w:val="008144BE"/>
    <w:rsid w:val="008147A7"/>
    <w:rsid w:val="008151A7"/>
    <w:rsid w:val="00815A86"/>
    <w:rsid w:val="00815DB3"/>
    <w:rsid w:val="00816441"/>
    <w:rsid w:val="008165CE"/>
    <w:rsid w:val="00816C83"/>
    <w:rsid w:val="00817963"/>
    <w:rsid w:val="00820BD7"/>
    <w:rsid w:val="00820DDC"/>
    <w:rsid w:val="0082100C"/>
    <w:rsid w:val="00821962"/>
    <w:rsid w:val="00822C11"/>
    <w:rsid w:val="008238DE"/>
    <w:rsid w:val="00823DBC"/>
    <w:rsid w:val="00824121"/>
    <w:rsid w:val="00824B84"/>
    <w:rsid w:val="0082533D"/>
    <w:rsid w:val="00825978"/>
    <w:rsid w:val="00826944"/>
    <w:rsid w:val="00826A67"/>
    <w:rsid w:val="00826C61"/>
    <w:rsid w:val="0082746D"/>
    <w:rsid w:val="00827B2A"/>
    <w:rsid w:val="00827D45"/>
    <w:rsid w:val="00831B7E"/>
    <w:rsid w:val="008326DF"/>
    <w:rsid w:val="008331C4"/>
    <w:rsid w:val="008343E2"/>
    <w:rsid w:val="008346C1"/>
    <w:rsid w:val="008347EB"/>
    <w:rsid w:val="00834BF8"/>
    <w:rsid w:val="00834C6B"/>
    <w:rsid w:val="00835408"/>
    <w:rsid w:val="00835505"/>
    <w:rsid w:val="008366CE"/>
    <w:rsid w:val="008369DD"/>
    <w:rsid w:val="00836C9B"/>
    <w:rsid w:val="00837860"/>
    <w:rsid w:val="00840413"/>
    <w:rsid w:val="00840575"/>
    <w:rsid w:val="008412D8"/>
    <w:rsid w:val="00842429"/>
    <w:rsid w:val="0084268F"/>
    <w:rsid w:val="00842D70"/>
    <w:rsid w:val="008433CB"/>
    <w:rsid w:val="00843C78"/>
    <w:rsid w:val="00843E43"/>
    <w:rsid w:val="00844599"/>
    <w:rsid w:val="00844831"/>
    <w:rsid w:val="0084542C"/>
    <w:rsid w:val="00846524"/>
    <w:rsid w:val="00846830"/>
    <w:rsid w:val="00847116"/>
    <w:rsid w:val="00847DE6"/>
    <w:rsid w:val="00847EC9"/>
    <w:rsid w:val="008504A7"/>
    <w:rsid w:val="00850953"/>
    <w:rsid w:val="008509ED"/>
    <w:rsid w:val="00851C18"/>
    <w:rsid w:val="008526BC"/>
    <w:rsid w:val="008533A8"/>
    <w:rsid w:val="00853B01"/>
    <w:rsid w:val="00853B2B"/>
    <w:rsid w:val="008546B5"/>
    <w:rsid w:val="00854D18"/>
    <w:rsid w:val="0085511A"/>
    <w:rsid w:val="00855FC7"/>
    <w:rsid w:val="0085613B"/>
    <w:rsid w:val="008566FD"/>
    <w:rsid w:val="00857DCB"/>
    <w:rsid w:val="00860286"/>
    <w:rsid w:val="00861A9B"/>
    <w:rsid w:val="00861C53"/>
    <w:rsid w:val="00861E1A"/>
    <w:rsid w:val="00862A35"/>
    <w:rsid w:val="00863502"/>
    <w:rsid w:val="00863954"/>
    <w:rsid w:val="00863A1E"/>
    <w:rsid w:val="00864F2F"/>
    <w:rsid w:val="00864F8C"/>
    <w:rsid w:val="008656CD"/>
    <w:rsid w:val="00866027"/>
    <w:rsid w:val="008665BF"/>
    <w:rsid w:val="00867840"/>
    <w:rsid w:val="00867892"/>
    <w:rsid w:val="008701CB"/>
    <w:rsid w:val="008712EA"/>
    <w:rsid w:val="008722E9"/>
    <w:rsid w:val="00873534"/>
    <w:rsid w:val="00876958"/>
    <w:rsid w:val="00877545"/>
    <w:rsid w:val="00877579"/>
    <w:rsid w:val="00877FB4"/>
    <w:rsid w:val="0088041E"/>
    <w:rsid w:val="00881731"/>
    <w:rsid w:val="00883956"/>
    <w:rsid w:val="008843E3"/>
    <w:rsid w:val="00884C16"/>
    <w:rsid w:val="00885379"/>
    <w:rsid w:val="0088742C"/>
    <w:rsid w:val="00892049"/>
    <w:rsid w:val="00893175"/>
    <w:rsid w:val="0089370A"/>
    <w:rsid w:val="00893BA1"/>
    <w:rsid w:val="00893FD6"/>
    <w:rsid w:val="00894937"/>
    <w:rsid w:val="00895E9A"/>
    <w:rsid w:val="00897D1C"/>
    <w:rsid w:val="008A06F3"/>
    <w:rsid w:val="008A1C88"/>
    <w:rsid w:val="008A2212"/>
    <w:rsid w:val="008A3AA5"/>
    <w:rsid w:val="008A3AEA"/>
    <w:rsid w:val="008A3DAA"/>
    <w:rsid w:val="008A45A1"/>
    <w:rsid w:val="008A47DF"/>
    <w:rsid w:val="008A4DD8"/>
    <w:rsid w:val="008A5134"/>
    <w:rsid w:val="008A6596"/>
    <w:rsid w:val="008A6C08"/>
    <w:rsid w:val="008A7ADC"/>
    <w:rsid w:val="008A7D95"/>
    <w:rsid w:val="008B074F"/>
    <w:rsid w:val="008B162C"/>
    <w:rsid w:val="008B2029"/>
    <w:rsid w:val="008B2AA6"/>
    <w:rsid w:val="008B2C1B"/>
    <w:rsid w:val="008B2CAE"/>
    <w:rsid w:val="008B3B9A"/>
    <w:rsid w:val="008B3E2F"/>
    <w:rsid w:val="008B4DE5"/>
    <w:rsid w:val="008B5AF5"/>
    <w:rsid w:val="008B638B"/>
    <w:rsid w:val="008B71E8"/>
    <w:rsid w:val="008B7811"/>
    <w:rsid w:val="008C0433"/>
    <w:rsid w:val="008C1246"/>
    <w:rsid w:val="008C13E3"/>
    <w:rsid w:val="008C2B07"/>
    <w:rsid w:val="008C3088"/>
    <w:rsid w:val="008C3D6B"/>
    <w:rsid w:val="008C466E"/>
    <w:rsid w:val="008C5001"/>
    <w:rsid w:val="008C5CEF"/>
    <w:rsid w:val="008C7B99"/>
    <w:rsid w:val="008D05EE"/>
    <w:rsid w:val="008D1A69"/>
    <w:rsid w:val="008D2418"/>
    <w:rsid w:val="008D2861"/>
    <w:rsid w:val="008D2FBD"/>
    <w:rsid w:val="008D3890"/>
    <w:rsid w:val="008D3FBE"/>
    <w:rsid w:val="008D47BB"/>
    <w:rsid w:val="008D5BD5"/>
    <w:rsid w:val="008D5EAA"/>
    <w:rsid w:val="008D751B"/>
    <w:rsid w:val="008E0E73"/>
    <w:rsid w:val="008E5073"/>
    <w:rsid w:val="008E5FCA"/>
    <w:rsid w:val="008E6AB2"/>
    <w:rsid w:val="008E78BC"/>
    <w:rsid w:val="008F0710"/>
    <w:rsid w:val="008F082E"/>
    <w:rsid w:val="008F0955"/>
    <w:rsid w:val="008F141B"/>
    <w:rsid w:val="008F18D0"/>
    <w:rsid w:val="008F1C58"/>
    <w:rsid w:val="008F1CB0"/>
    <w:rsid w:val="008F1E93"/>
    <w:rsid w:val="008F24AE"/>
    <w:rsid w:val="008F3C71"/>
    <w:rsid w:val="008F5CE8"/>
    <w:rsid w:val="008F6A92"/>
    <w:rsid w:val="008F6AEC"/>
    <w:rsid w:val="008F749F"/>
    <w:rsid w:val="008F7772"/>
    <w:rsid w:val="008F78EC"/>
    <w:rsid w:val="008F7A9D"/>
    <w:rsid w:val="0090036B"/>
    <w:rsid w:val="0090067B"/>
    <w:rsid w:val="0090080B"/>
    <w:rsid w:val="00901301"/>
    <w:rsid w:val="00902010"/>
    <w:rsid w:val="0090241F"/>
    <w:rsid w:val="00904442"/>
    <w:rsid w:val="00904ACA"/>
    <w:rsid w:val="009053D4"/>
    <w:rsid w:val="00906D4D"/>
    <w:rsid w:val="00907C3F"/>
    <w:rsid w:val="00910651"/>
    <w:rsid w:val="0091081C"/>
    <w:rsid w:val="009121C0"/>
    <w:rsid w:val="00913606"/>
    <w:rsid w:val="00913AC4"/>
    <w:rsid w:val="00913B0C"/>
    <w:rsid w:val="009153D1"/>
    <w:rsid w:val="00915A4A"/>
    <w:rsid w:val="009162F1"/>
    <w:rsid w:val="00916B04"/>
    <w:rsid w:val="00920881"/>
    <w:rsid w:val="00920F88"/>
    <w:rsid w:val="0092155E"/>
    <w:rsid w:val="00921B0C"/>
    <w:rsid w:val="009229FE"/>
    <w:rsid w:val="00922A85"/>
    <w:rsid w:val="00922B7E"/>
    <w:rsid w:val="009233DB"/>
    <w:rsid w:val="009235E8"/>
    <w:rsid w:val="00923A29"/>
    <w:rsid w:val="00923AD1"/>
    <w:rsid w:val="00924195"/>
    <w:rsid w:val="009246E1"/>
    <w:rsid w:val="00925B98"/>
    <w:rsid w:val="00926089"/>
    <w:rsid w:val="009260A3"/>
    <w:rsid w:val="009267D5"/>
    <w:rsid w:val="009273C3"/>
    <w:rsid w:val="0092744A"/>
    <w:rsid w:val="00930107"/>
    <w:rsid w:val="009316D7"/>
    <w:rsid w:val="00931822"/>
    <w:rsid w:val="00931E5A"/>
    <w:rsid w:val="009322AF"/>
    <w:rsid w:val="009322BB"/>
    <w:rsid w:val="009325BA"/>
    <w:rsid w:val="0093297D"/>
    <w:rsid w:val="009329FF"/>
    <w:rsid w:val="00932D97"/>
    <w:rsid w:val="0093343F"/>
    <w:rsid w:val="0093394F"/>
    <w:rsid w:val="00933ADF"/>
    <w:rsid w:val="00934125"/>
    <w:rsid w:val="00934386"/>
    <w:rsid w:val="00934510"/>
    <w:rsid w:val="0093490B"/>
    <w:rsid w:val="00935C89"/>
    <w:rsid w:val="00936C4B"/>
    <w:rsid w:val="00936E37"/>
    <w:rsid w:val="00936F35"/>
    <w:rsid w:val="00937C32"/>
    <w:rsid w:val="00937C39"/>
    <w:rsid w:val="00937CBC"/>
    <w:rsid w:val="009401F9"/>
    <w:rsid w:val="0094035E"/>
    <w:rsid w:val="009408EF"/>
    <w:rsid w:val="00940BCA"/>
    <w:rsid w:val="009412D3"/>
    <w:rsid w:val="0094203B"/>
    <w:rsid w:val="00942CF6"/>
    <w:rsid w:val="00942F91"/>
    <w:rsid w:val="00943083"/>
    <w:rsid w:val="00943E62"/>
    <w:rsid w:val="00944E1B"/>
    <w:rsid w:val="009455F6"/>
    <w:rsid w:val="00945669"/>
    <w:rsid w:val="009456F6"/>
    <w:rsid w:val="0094650A"/>
    <w:rsid w:val="0094707C"/>
    <w:rsid w:val="009470FD"/>
    <w:rsid w:val="009477CD"/>
    <w:rsid w:val="0094786A"/>
    <w:rsid w:val="00947C95"/>
    <w:rsid w:val="00951671"/>
    <w:rsid w:val="009520D5"/>
    <w:rsid w:val="0095267C"/>
    <w:rsid w:val="00952972"/>
    <w:rsid w:val="009539F4"/>
    <w:rsid w:val="00953E30"/>
    <w:rsid w:val="00954D63"/>
    <w:rsid w:val="009552B2"/>
    <w:rsid w:val="00955F6D"/>
    <w:rsid w:val="00956229"/>
    <w:rsid w:val="009564C7"/>
    <w:rsid w:val="009568C8"/>
    <w:rsid w:val="009571BF"/>
    <w:rsid w:val="00957307"/>
    <w:rsid w:val="00957B75"/>
    <w:rsid w:val="009604C3"/>
    <w:rsid w:val="00960610"/>
    <w:rsid w:val="0096193D"/>
    <w:rsid w:val="00961EB1"/>
    <w:rsid w:val="00962204"/>
    <w:rsid w:val="00962A2F"/>
    <w:rsid w:val="009705AB"/>
    <w:rsid w:val="009719B0"/>
    <w:rsid w:val="00971B03"/>
    <w:rsid w:val="00971DBF"/>
    <w:rsid w:val="009723A0"/>
    <w:rsid w:val="00972474"/>
    <w:rsid w:val="009724D9"/>
    <w:rsid w:val="00972CEC"/>
    <w:rsid w:val="00972EAF"/>
    <w:rsid w:val="00974BC3"/>
    <w:rsid w:val="00974DBB"/>
    <w:rsid w:val="00974EA4"/>
    <w:rsid w:val="00976385"/>
    <w:rsid w:val="00976649"/>
    <w:rsid w:val="00977516"/>
    <w:rsid w:val="009775F3"/>
    <w:rsid w:val="00977BA1"/>
    <w:rsid w:val="0098017E"/>
    <w:rsid w:val="00980F62"/>
    <w:rsid w:val="009811FB"/>
    <w:rsid w:val="009819C6"/>
    <w:rsid w:val="00984209"/>
    <w:rsid w:val="009846DD"/>
    <w:rsid w:val="00985574"/>
    <w:rsid w:val="00987D57"/>
    <w:rsid w:val="00990A1A"/>
    <w:rsid w:val="00990FA1"/>
    <w:rsid w:val="0099161F"/>
    <w:rsid w:val="0099256D"/>
    <w:rsid w:val="00992B88"/>
    <w:rsid w:val="00992D8E"/>
    <w:rsid w:val="009933F3"/>
    <w:rsid w:val="00993BB3"/>
    <w:rsid w:val="00993C76"/>
    <w:rsid w:val="00994903"/>
    <w:rsid w:val="009950AF"/>
    <w:rsid w:val="0099640D"/>
    <w:rsid w:val="0099697D"/>
    <w:rsid w:val="00996E04"/>
    <w:rsid w:val="00996E90"/>
    <w:rsid w:val="009A061B"/>
    <w:rsid w:val="009A0AE2"/>
    <w:rsid w:val="009A0BD6"/>
    <w:rsid w:val="009A0D14"/>
    <w:rsid w:val="009A1E7D"/>
    <w:rsid w:val="009A30CF"/>
    <w:rsid w:val="009A313F"/>
    <w:rsid w:val="009A3466"/>
    <w:rsid w:val="009A49FC"/>
    <w:rsid w:val="009A4D3F"/>
    <w:rsid w:val="009A5B36"/>
    <w:rsid w:val="009A7CF8"/>
    <w:rsid w:val="009B0B0F"/>
    <w:rsid w:val="009B18CC"/>
    <w:rsid w:val="009B1942"/>
    <w:rsid w:val="009B1C24"/>
    <w:rsid w:val="009B1FD2"/>
    <w:rsid w:val="009B20BA"/>
    <w:rsid w:val="009B2645"/>
    <w:rsid w:val="009B2BBC"/>
    <w:rsid w:val="009B2FA0"/>
    <w:rsid w:val="009B45A1"/>
    <w:rsid w:val="009B47C2"/>
    <w:rsid w:val="009B56DC"/>
    <w:rsid w:val="009B5A95"/>
    <w:rsid w:val="009B643A"/>
    <w:rsid w:val="009B6838"/>
    <w:rsid w:val="009C1023"/>
    <w:rsid w:val="009C2BDC"/>
    <w:rsid w:val="009C4763"/>
    <w:rsid w:val="009C4808"/>
    <w:rsid w:val="009C4C7A"/>
    <w:rsid w:val="009C593A"/>
    <w:rsid w:val="009C5E9E"/>
    <w:rsid w:val="009C5EB2"/>
    <w:rsid w:val="009C603F"/>
    <w:rsid w:val="009C6133"/>
    <w:rsid w:val="009C7683"/>
    <w:rsid w:val="009D030B"/>
    <w:rsid w:val="009D095D"/>
    <w:rsid w:val="009D128C"/>
    <w:rsid w:val="009D1D09"/>
    <w:rsid w:val="009D2411"/>
    <w:rsid w:val="009D4D4D"/>
    <w:rsid w:val="009D50C3"/>
    <w:rsid w:val="009D5467"/>
    <w:rsid w:val="009D5576"/>
    <w:rsid w:val="009D6273"/>
    <w:rsid w:val="009D65D1"/>
    <w:rsid w:val="009D794D"/>
    <w:rsid w:val="009E0965"/>
    <w:rsid w:val="009E0974"/>
    <w:rsid w:val="009E0CED"/>
    <w:rsid w:val="009E0CF9"/>
    <w:rsid w:val="009E0D22"/>
    <w:rsid w:val="009E215D"/>
    <w:rsid w:val="009E21E2"/>
    <w:rsid w:val="009E22C8"/>
    <w:rsid w:val="009E2846"/>
    <w:rsid w:val="009E3573"/>
    <w:rsid w:val="009E405C"/>
    <w:rsid w:val="009E53A5"/>
    <w:rsid w:val="009E5770"/>
    <w:rsid w:val="009E5782"/>
    <w:rsid w:val="009E6212"/>
    <w:rsid w:val="009E6803"/>
    <w:rsid w:val="009E682C"/>
    <w:rsid w:val="009E6AA4"/>
    <w:rsid w:val="009E79EA"/>
    <w:rsid w:val="009F2230"/>
    <w:rsid w:val="009F34E4"/>
    <w:rsid w:val="009F392F"/>
    <w:rsid w:val="009F41BB"/>
    <w:rsid w:val="009F4B16"/>
    <w:rsid w:val="009F4DE7"/>
    <w:rsid w:val="009F4F50"/>
    <w:rsid w:val="009F536A"/>
    <w:rsid w:val="009F5684"/>
    <w:rsid w:val="009F568E"/>
    <w:rsid w:val="009F5BB9"/>
    <w:rsid w:val="009F5DC3"/>
    <w:rsid w:val="009F6658"/>
    <w:rsid w:val="009F6A2C"/>
    <w:rsid w:val="009F6C52"/>
    <w:rsid w:val="009F6EBB"/>
    <w:rsid w:val="009F7D07"/>
    <w:rsid w:val="00A01510"/>
    <w:rsid w:val="00A01C06"/>
    <w:rsid w:val="00A028D3"/>
    <w:rsid w:val="00A0331D"/>
    <w:rsid w:val="00A036BD"/>
    <w:rsid w:val="00A0392C"/>
    <w:rsid w:val="00A04265"/>
    <w:rsid w:val="00A04636"/>
    <w:rsid w:val="00A05651"/>
    <w:rsid w:val="00A05F30"/>
    <w:rsid w:val="00A07053"/>
    <w:rsid w:val="00A10C48"/>
    <w:rsid w:val="00A11F2D"/>
    <w:rsid w:val="00A127FB"/>
    <w:rsid w:val="00A129D1"/>
    <w:rsid w:val="00A13022"/>
    <w:rsid w:val="00A15469"/>
    <w:rsid w:val="00A15C91"/>
    <w:rsid w:val="00A16705"/>
    <w:rsid w:val="00A169DD"/>
    <w:rsid w:val="00A172AF"/>
    <w:rsid w:val="00A17399"/>
    <w:rsid w:val="00A174D1"/>
    <w:rsid w:val="00A17720"/>
    <w:rsid w:val="00A179B7"/>
    <w:rsid w:val="00A17ED6"/>
    <w:rsid w:val="00A2041D"/>
    <w:rsid w:val="00A22950"/>
    <w:rsid w:val="00A22C11"/>
    <w:rsid w:val="00A22CB3"/>
    <w:rsid w:val="00A22DED"/>
    <w:rsid w:val="00A23735"/>
    <w:rsid w:val="00A24995"/>
    <w:rsid w:val="00A24E74"/>
    <w:rsid w:val="00A250F9"/>
    <w:rsid w:val="00A25711"/>
    <w:rsid w:val="00A25921"/>
    <w:rsid w:val="00A2599F"/>
    <w:rsid w:val="00A261C2"/>
    <w:rsid w:val="00A26515"/>
    <w:rsid w:val="00A302C8"/>
    <w:rsid w:val="00A32908"/>
    <w:rsid w:val="00A32A2D"/>
    <w:rsid w:val="00A32D90"/>
    <w:rsid w:val="00A33FC9"/>
    <w:rsid w:val="00A34225"/>
    <w:rsid w:val="00A34C45"/>
    <w:rsid w:val="00A34F17"/>
    <w:rsid w:val="00A35EC6"/>
    <w:rsid w:val="00A36105"/>
    <w:rsid w:val="00A36FF2"/>
    <w:rsid w:val="00A37694"/>
    <w:rsid w:val="00A37992"/>
    <w:rsid w:val="00A401CB"/>
    <w:rsid w:val="00A40676"/>
    <w:rsid w:val="00A408A7"/>
    <w:rsid w:val="00A4119D"/>
    <w:rsid w:val="00A4167C"/>
    <w:rsid w:val="00A424F9"/>
    <w:rsid w:val="00A436E9"/>
    <w:rsid w:val="00A441E9"/>
    <w:rsid w:val="00A4429F"/>
    <w:rsid w:val="00A44A09"/>
    <w:rsid w:val="00A4528B"/>
    <w:rsid w:val="00A4548F"/>
    <w:rsid w:val="00A454B1"/>
    <w:rsid w:val="00A45517"/>
    <w:rsid w:val="00A45B22"/>
    <w:rsid w:val="00A462E1"/>
    <w:rsid w:val="00A46C94"/>
    <w:rsid w:val="00A4747D"/>
    <w:rsid w:val="00A477E9"/>
    <w:rsid w:val="00A501EC"/>
    <w:rsid w:val="00A50274"/>
    <w:rsid w:val="00A502C9"/>
    <w:rsid w:val="00A506FE"/>
    <w:rsid w:val="00A50CFB"/>
    <w:rsid w:val="00A525B3"/>
    <w:rsid w:val="00A5311E"/>
    <w:rsid w:val="00A53CC2"/>
    <w:rsid w:val="00A5471B"/>
    <w:rsid w:val="00A554D7"/>
    <w:rsid w:val="00A56077"/>
    <w:rsid w:val="00A56154"/>
    <w:rsid w:val="00A56D50"/>
    <w:rsid w:val="00A605F1"/>
    <w:rsid w:val="00A60850"/>
    <w:rsid w:val="00A619EF"/>
    <w:rsid w:val="00A61A6A"/>
    <w:rsid w:val="00A61E8D"/>
    <w:rsid w:val="00A62066"/>
    <w:rsid w:val="00A6362B"/>
    <w:rsid w:val="00A64899"/>
    <w:rsid w:val="00A656DA"/>
    <w:rsid w:val="00A65BDC"/>
    <w:rsid w:val="00A65D7F"/>
    <w:rsid w:val="00A661CB"/>
    <w:rsid w:val="00A67365"/>
    <w:rsid w:val="00A71012"/>
    <w:rsid w:val="00A71999"/>
    <w:rsid w:val="00A71D1B"/>
    <w:rsid w:val="00A72609"/>
    <w:rsid w:val="00A72CB1"/>
    <w:rsid w:val="00A72F47"/>
    <w:rsid w:val="00A73A2D"/>
    <w:rsid w:val="00A74211"/>
    <w:rsid w:val="00A74BF3"/>
    <w:rsid w:val="00A7529A"/>
    <w:rsid w:val="00A809F7"/>
    <w:rsid w:val="00A80CEA"/>
    <w:rsid w:val="00A81AC5"/>
    <w:rsid w:val="00A831EC"/>
    <w:rsid w:val="00A835EB"/>
    <w:rsid w:val="00A83E2E"/>
    <w:rsid w:val="00A83E91"/>
    <w:rsid w:val="00A85947"/>
    <w:rsid w:val="00A85B7E"/>
    <w:rsid w:val="00A8642D"/>
    <w:rsid w:val="00A864F7"/>
    <w:rsid w:val="00A867C5"/>
    <w:rsid w:val="00A86BAA"/>
    <w:rsid w:val="00A870E1"/>
    <w:rsid w:val="00A873B9"/>
    <w:rsid w:val="00A90284"/>
    <w:rsid w:val="00A904B0"/>
    <w:rsid w:val="00A90602"/>
    <w:rsid w:val="00A90EAE"/>
    <w:rsid w:val="00A91C98"/>
    <w:rsid w:val="00A91D6D"/>
    <w:rsid w:val="00A92276"/>
    <w:rsid w:val="00A9245C"/>
    <w:rsid w:val="00A9299C"/>
    <w:rsid w:val="00A9331D"/>
    <w:rsid w:val="00A940F6"/>
    <w:rsid w:val="00A946B0"/>
    <w:rsid w:val="00A95985"/>
    <w:rsid w:val="00A959ED"/>
    <w:rsid w:val="00A95EB8"/>
    <w:rsid w:val="00A96AD7"/>
    <w:rsid w:val="00A96E23"/>
    <w:rsid w:val="00AA09C1"/>
    <w:rsid w:val="00AA2BDA"/>
    <w:rsid w:val="00AA4CEF"/>
    <w:rsid w:val="00AA5E99"/>
    <w:rsid w:val="00AA6C65"/>
    <w:rsid w:val="00AB067A"/>
    <w:rsid w:val="00AB0881"/>
    <w:rsid w:val="00AB0B41"/>
    <w:rsid w:val="00AB0CB0"/>
    <w:rsid w:val="00AB0FF5"/>
    <w:rsid w:val="00AB176F"/>
    <w:rsid w:val="00AB17BE"/>
    <w:rsid w:val="00AB1BF4"/>
    <w:rsid w:val="00AB2409"/>
    <w:rsid w:val="00AB24F3"/>
    <w:rsid w:val="00AB2684"/>
    <w:rsid w:val="00AB27CA"/>
    <w:rsid w:val="00AB40EA"/>
    <w:rsid w:val="00AB542E"/>
    <w:rsid w:val="00AB5725"/>
    <w:rsid w:val="00AB57F2"/>
    <w:rsid w:val="00AB5A71"/>
    <w:rsid w:val="00AB5FDE"/>
    <w:rsid w:val="00AB6730"/>
    <w:rsid w:val="00AB711F"/>
    <w:rsid w:val="00AB7D48"/>
    <w:rsid w:val="00AC0585"/>
    <w:rsid w:val="00AC061D"/>
    <w:rsid w:val="00AC0AB6"/>
    <w:rsid w:val="00AC1BA1"/>
    <w:rsid w:val="00AC2033"/>
    <w:rsid w:val="00AC239D"/>
    <w:rsid w:val="00AC402E"/>
    <w:rsid w:val="00AC4333"/>
    <w:rsid w:val="00AC734F"/>
    <w:rsid w:val="00AC7560"/>
    <w:rsid w:val="00AC75DE"/>
    <w:rsid w:val="00AC761A"/>
    <w:rsid w:val="00AC798A"/>
    <w:rsid w:val="00AD07A7"/>
    <w:rsid w:val="00AD0DA4"/>
    <w:rsid w:val="00AD143E"/>
    <w:rsid w:val="00AD1910"/>
    <w:rsid w:val="00AD32CC"/>
    <w:rsid w:val="00AD3303"/>
    <w:rsid w:val="00AD3429"/>
    <w:rsid w:val="00AD3EC9"/>
    <w:rsid w:val="00AD48C9"/>
    <w:rsid w:val="00AD4C2A"/>
    <w:rsid w:val="00AD4E1D"/>
    <w:rsid w:val="00AD5AAF"/>
    <w:rsid w:val="00AD61AD"/>
    <w:rsid w:val="00AD6C24"/>
    <w:rsid w:val="00AD749D"/>
    <w:rsid w:val="00AD7540"/>
    <w:rsid w:val="00AD7728"/>
    <w:rsid w:val="00AE13F4"/>
    <w:rsid w:val="00AE19A2"/>
    <w:rsid w:val="00AE4058"/>
    <w:rsid w:val="00AE462C"/>
    <w:rsid w:val="00AE52CC"/>
    <w:rsid w:val="00AE57E7"/>
    <w:rsid w:val="00AE5C96"/>
    <w:rsid w:val="00AE6A4F"/>
    <w:rsid w:val="00AE6D37"/>
    <w:rsid w:val="00AE739D"/>
    <w:rsid w:val="00AE7770"/>
    <w:rsid w:val="00AE7BC1"/>
    <w:rsid w:val="00AF01AB"/>
    <w:rsid w:val="00AF058D"/>
    <w:rsid w:val="00AF0C86"/>
    <w:rsid w:val="00AF0CC1"/>
    <w:rsid w:val="00AF1186"/>
    <w:rsid w:val="00AF18F9"/>
    <w:rsid w:val="00AF22BE"/>
    <w:rsid w:val="00AF27AA"/>
    <w:rsid w:val="00AF29DE"/>
    <w:rsid w:val="00AF2EFC"/>
    <w:rsid w:val="00AF304B"/>
    <w:rsid w:val="00AF3C60"/>
    <w:rsid w:val="00AF4D3D"/>
    <w:rsid w:val="00AF4EF8"/>
    <w:rsid w:val="00AF5437"/>
    <w:rsid w:val="00AF60F0"/>
    <w:rsid w:val="00AF66AE"/>
    <w:rsid w:val="00AF6A0D"/>
    <w:rsid w:val="00AF6D8A"/>
    <w:rsid w:val="00AF7AFA"/>
    <w:rsid w:val="00B00F22"/>
    <w:rsid w:val="00B0135C"/>
    <w:rsid w:val="00B017F4"/>
    <w:rsid w:val="00B022AF"/>
    <w:rsid w:val="00B02465"/>
    <w:rsid w:val="00B0263F"/>
    <w:rsid w:val="00B02BCF"/>
    <w:rsid w:val="00B02C25"/>
    <w:rsid w:val="00B02FAF"/>
    <w:rsid w:val="00B03089"/>
    <w:rsid w:val="00B03DA9"/>
    <w:rsid w:val="00B04101"/>
    <w:rsid w:val="00B045DF"/>
    <w:rsid w:val="00B046B2"/>
    <w:rsid w:val="00B04E9D"/>
    <w:rsid w:val="00B05FFA"/>
    <w:rsid w:val="00B06077"/>
    <w:rsid w:val="00B0687B"/>
    <w:rsid w:val="00B06E77"/>
    <w:rsid w:val="00B070B3"/>
    <w:rsid w:val="00B076DD"/>
    <w:rsid w:val="00B108CC"/>
    <w:rsid w:val="00B114BD"/>
    <w:rsid w:val="00B11F60"/>
    <w:rsid w:val="00B12FC3"/>
    <w:rsid w:val="00B13092"/>
    <w:rsid w:val="00B132E5"/>
    <w:rsid w:val="00B13F71"/>
    <w:rsid w:val="00B145A6"/>
    <w:rsid w:val="00B14B62"/>
    <w:rsid w:val="00B14BDF"/>
    <w:rsid w:val="00B14D9D"/>
    <w:rsid w:val="00B15C5F"/>
    <w:rsid w:val="00B1616C"/>
    <w:rsid w:val="00B16734"/>
    <w:rsid w:val="00B167D3"/>
    <w:rsid w:val="00B168C0"/>
    <w:rsid w:val="00B17079"/>
    <w:rsid w:val="00B17209"/>
    <w:rsid w:val="00B20BE6"/>
    <w:rsid w:val="00B20D80"/>
    <w:rsid w:val="00B210C7"/>
    <w:rsid w:val="00B21A2A"/>
    <w:rsid w:val="00B222C5"/>
    <w:rsid w:val="00B22A4B"/>
    <w:rsid w:val="00B232DA"/>
    <w:rsid w:val="00B23311"/>
    <w:rsid w:val="00B23863"/>
    <w:rsid w:val="00B2443F"/>
    <w:rsid w:val="00B256AD"/>
    <w:rsid w:val="00B25B71"/>
    <w:rsid w:val="00B25D97"/>
    <w:rsid w:val="00B263C4"/>
    <w:rsid w:val="00B302D4"/>
    <w:rsid w:val="00B3031D"/>
    <w:rsid w:val="00B30A5C"/>
    <w:rsid w:val="00B30E4E"/>
    <w:rsid w:val="00B31A7C"/>
    <w:rsid w:val="00B3272E"/>
    <w:rsid w:val="00B32742"/>
    <w:rsid w:val="00B33588"/>
    <w:rsid w:val="00B346D5"/>
    <w:rsid w:val="00B357FF"/>
    <w:rsid w:val="00B35816"/>
    <w:rsid w:val="00B359D0"/>
    <w:rsid w:val="00B36E31"/>
    <w:rsid w:val="00B36EAC"/>
    <w:rsid w:val="00B377D3"/>
    <w:rsid w:val="00B37D69"/>
    <w:rsid w:val="00B4064C"/>
    <w:rsid w:val="00B41331"/>
    <w:rsid w:val="00B422D7"/>
    <w:rsid w:val="00B425BC"/>
    <w:rsid w:val="00B4272A"/>
    <w:rsid w:val="00B43844"/>
    <w:rsid w:val="00B46008"/>
    <w:rsid w:val="00B46407"/>
    <w:rsid w:val="00B47359"/>
    <w:rsid w:val="00B50378"/>
    <w:rsid w:val="00B50427"/>
    <w:rsid w:val="00B50562"/>
    <w:rsid w:val="00B5110E"/>
    <w:rsid w:val="00B51116"/>
    <w:rsid w:val="00B513DD"/>
    <w:rsid w:val="00B51BE9"/>
    <w:rsid w:val="00B51D8E"/>
    <w:rsid w:val="00B53191"/>
    <w:rsid w:val="00B53848"/>
    <w:rsid w:val="00B5454C"/>
    <w:rsid w:val="00B54B1E"/>
    <w:rsid w:val="00B54C4A"/>
    <w:rsid w:val="00B557AA"/>
    <w:rsid w:val="00B5657A"/>
    <w:rsid w:val="00B56DEB"/>
    <w:rsid w:val="00B571E2"/>
    <w:rsid w:val="00B5745F"/>
    <w:rsid w:val="00B57502"/>
    <w:rsid w:val="00B57A53"/>
    <w:rsid w:val="00B608F3"/>
    <w:rsid w:val="00B610C8"/>
    <w:rsid w:val="00B62355"/>
    <w:rsid w:val="00B62745"/>
    <w:rsid w:val="00B62A6B"/>
    <w:rsid w:val="00B62E08"/>
    <w:rsid w:val="00B63469"/>
    <w:rsid w:val="00B637C8"/>
    <w:rsid w:val="00B64592"/>
    <w:rsid w:val="00B64748"/>
    <w:rsid w:val="00B65932"/>
    <w:rsid w:val="00B65C3F"/>
    <w:rsid w:val="00B65D22"/>
    <w:rsid w:val="00B65D3A"/>
    <w:rsid w:val="00B6660A"/>
    <w:rsid w:val="00B66710"/>
    <w:rsid w:val="00B671DE"/>
    <w:rsid w:val="00B6729F"/>
    <w:rsid w:val="00B67C89"/>
    <w:rsid w:val="00B71BBB"/>
    <w:rsid w:val="00B72493"/>
    <w:rsid w:val="00B72564"/>
    <w:rsid w:val="00B727F3"/>
    <w:rsid w:val="00B728A7"/>
    <w:rsid w:val="00B72FAC"/>
    <w:rsid w:val="00B730AB"/>
    <w:rsid w:val="00B745D2"/>
    <w:rsid w:val="00B74617"/>
    <w:rsid w:val="00B74BFD"/>
    <w:rsid w:val="00B754B9"/>
    <w:rsid w:val="00B75911"/>
    <w:rsid w:val="00B75ADF"/>
    <w:rsid w:val="00B75BE3"/>
    <w:rsid w:val="00B76177"/>
    <w:rsid w:val="00B7645A"/>
    <w:rsid w:val="00B77A47"/>
    <w:rsid w:val="00B77D23"/>
    <w:rsid w:val="00B809D7"/>
    <w:rsid w:val="00B8189D"/>
    <w:rsid w:val="00B818CF"/>
    <w:rsid w:val="00B82665"/>
    <w:rsid w:val="00B82CC8"/>
    <w:rsid w:val="00B838AD"/>
    <w:rsid w:val="00B85052"/>
    <w:rsid w:val="00B851A9"/>
    <w:rsid w:val="00B8656B"/>
    <w:rsid w:val="00B87FD7"/>
    <w:rsid w:val="00B9086D"/>
    <w:rsid w:val="00B90C77"/>
    <w:rsid w:val="00B917D5"/>
    <w:rsid w:val="00B91BAA"/>
    <w:rsid w:val="00B91C51"/>
    <w:rsid w:val="00B93FEF"/>
    <w:rsid w:val="00B948BD"/>
    <w:rsid w:val="00B94CB2"/>
    <w:rsid w:val="00B94EDC"/>
    <w:rsid w:val="00B96DCA"/>
    <w:rsid w:val="00B96FB3"/>
    <w:rsid w:val="00B97404"/>
    <w:rsid w:val="00BA0915"/>
    <w:rsid w:val="00BA0A67"/>
    <w:rsid w:val="00BA1170"/>
    <w:rsid w:val="00BA1A83"/>
    <w:rsid w:val="00BA1BDE"/>
    <w:rsid w:val="00BA1D2B"/>
    <w:rsid w:val="00BA2379"/>
    <w:rsid w:val="00BA2961"/>
    <w:rsid w:val="00BA3659"/>
    <w:rsid w:val="00BA51A9"/>
    <w:rsid w:val="00BA541F"/>
    <w:rsid w:val="00BA5ACD"/>
    <w:rsid w:val="00BA5FEA"/>
    <w:rsid w:val="00BA6EAC"/>
    <w:rsid w:val="00BA72F0"/>
    <w:rsid w:val="00BB028B"/>
    <w:rsid w:val="00BB059E"/>
    <w:rsid w:val="00BB06AF"/>
    <w:rsid w:val="00BB10EE"/>
    <w:rsid w:val="00BB1F24"/>
    <w:rsid w:val="00BB29A4"/>
    <w:rsid w:val="00BB34EE"/>
    <w:rsid w:val="00BB392A"/>
    <w:rsid w:val="00BB3DDD"/>
    <w:rsid w:val="00BB4CBF"/>
    <w:rsid w:val="00BB66C2"/>
    <w:rsid w:val="00BB7142"/>
    <w:rsid w:val="00BB7E16"/>
    <w:rsid w:val="00BB7F76"/>
    <w:rsid w:val="00BC06DF"/>
    <w:rsid w:val="00BC0DD1"/>
    <w:rsid w:val="00BC1329"/>
    <w:rsid w:val="00BC17FD"/>
    <w:rsid w:val="00BC2C2D"/>
    <w:rsid w:val="00BC2C83"/>
    <w:rsid w:val="00BC300F"/>
    <w:rsid w:val="00BC36EF"/>
    <w:rsid w:val="00BC3869"/>
    <w:rsid w:val="00BC390B"/>
    <w:rsid w:val="00BC3E84"/>
    <w:rsid w:val="00BC41FA"/>
    <w:rsid w:val="00BC67BF"/>
    <w:rsid w:val="00BC6ED5"/>
    <w:rsid w:val="00BC73A4"/>
    <w:rsid w:val="00BD07AE"/>
    <w:rsid w:val="00BD3645"/>
    <w:rsid w:val="00BD57B9"/>
    <w:rsid w:val="00BD6991"/>
    <w:rsid w:val="00BD72C9"/>
    <w:rsid w:val="00BD76BE"/>
    <w:rsid w:val="00BE0176"/>
    <w:rsid w:val="00BE0675"/>
    <w:rsid w:val="00BE0819"/>
    <w:rsid w:val="00BE0861"/>
    <w:rsid w:val="00BE09BF"/>
    <w:rsid w:val="00BE123A"/>
    <w:rsid w:val="00BE4797"/>
    <w:rsid w:val="00BE4A1B"/>
    <w:rsid w:val="00BE4E16"/>
    <w:rsid w:val="00BE69DC"/>
    <w:rsid w:val="00BE7633"/>
    <w:rsid w:val="00BE7EB1"/>
    <w:rsid w:val="00BF02EF"/>
    <w:rsid w:val="00BF139F"/>
    <w:rsid w:val="00BF25E9"/>
    <w:rsid w:val="00BF423E"/>
    <w:rsid w:val="00BF44DE"/>
    <w:rsid w:val="00BF54ED"/>
    <w:rsid w:val="00BF5CD0"/>
    <w:rsid w:val="00BF5DDF"/>
    <w:rsid w:val="00BF6255"/>
    <w:rsid w:val="00BF6801"/>
    <w:rsid w:val="00BF7195"/>
    <w:rsid w:val="00BF7A91"/>
    <w:rsid w:val="00BF7E3D"/>
    <w:rsid w:val="00C02486"/>
    <w:rsid w:val="00C035C4"/>
    <w:rsid w:val="00C0366D"/>
    <w:rsid w:val="00C03DB0"/>
    <w:rsid w:val="00C043C7"/>
    <w:rsid w:val="00C04BEB"/>
    <w:rsid w:val="00C053D9"/>
    <w:rsid w:val="00C067E1"/>
    <w:rsid w:val="00C06E6C"/>
    <w:rsid w:val="00C07986"/>
    <w:rsid w:val="00C07D03"/>
    <w:rsid w:val="00C106C4"/>
    <w:rsid w:val="00C11FE7"/>
    <w:rsid w:val="00C129D9"/>
    <w:rsid w:val="00C13501"/>
    <w:rsid w:val="00C13EF9"/>
    <w:rsid w:val="00C14017"/>
    <w:rsid w:val="00C1466E"/>
    <w:rsid w:val="00C15946"/>
    <w:rsid w:val="00C15AC6"/>
    <w:rsid w:val="00C15E6E"/>
    <w:rsid w:val="00C161A7"/>
    <w:rsid w:val="00C1628E"/>
    <w:rsid w:val="00C162E4"/>
    <w:rsid w:val="00C1664F"/>
    <w:rsid w:val="00C1668A"/>
    <w:rsid w:val="00C16857"/>
    <w:rsid w:val="00C168D3"/>
    <w:rsid w:val="00C16B8F"/>
    <w:rsid w:val="00C1729E"/>
    <w:rsid w:val="00C20347"/>
    <w:rsid w:val="00C2046D"/>
    <w:rsid w:val="00C20D43"/>
    <w:rsid w:val="00C20EE2"/>
    <w:rsid w:val="00C21352"/>
    <w:rsid w:val="00C214FA"/>
    <w:rsid w:val="00C21F44"/>
    <w:rsid w:val="00C22A8F"/>
    <w:rsid w:val="00C22E2E"/>
    <w:rsid w:val="00C22EE2"/>
    <w:rsid w:val="00C247C2"/>
    <w:rsid w:val="00C2525B"/>
    <w:rsid w:val="00C25A1B"/>
    <w:rsid w:val="00C25AF2"/>
    <w:rsid w:val="00C26290"/>
    <w:rsid w:val="00C27262"/>
    <w:rsid w:val="00C30139"/>
    <w:rsid w:val="00C30141"/>
    <w:rsid w:val="00C3051A"/>
    <w:rsid w:val="00C313DB"/>
    <w:rsid w:val="00C33CAA"/>
    <w:rsid w:val="00C35D8F"/>
    <w:rsid w:val="00C36366"/>
    <w:rsid w:val="00C36381"/>
    <w:rsid w:val="00C36660"/>
    <w:rsid w:val="00C37959"/>
    <w:rsid w:val="00C40120"/>
    <w:rsid w:val="00C40253"/>
    <w:rsid w:val="00C402BC"/>
    <w:rsid w:val="00C403EC"/>
    <w:rsid w:val="00C40658"/>
    <w:rsid w:val="00C40C9D"/>
    <w:rsid w:val="00C4177F"/>
    <w:rsid w:val="00C41AE4"/>
    <w:rsid w:val="00C41DC6"/>
    <w:rsid w:val="00C41EBA"/>
    <w:rsid w:val="00C4267D"/>
    <w:rsid w:val="00C427B7"/>
    <w:rsid w:val="00C42CB2"/>
    <w:rsid w:val="00C4308D"/>
    <w:rsid w:val="00C43807"/>
    <w:rsid w:val="00C43F2E"/>
    <w:rsid w:val="00C46488"/>
    <w:rsid w:val="00C46A89"/>
    <w:rsid w:val="00C46B48"/>
    <w:rsid w:val="00C47459"/>
    <w:rsid w:val="00C4769C"/>
    <w:rsid w:val="00C5043E"/>
    <w:rsid w:val="00C50981"/>
    <w:rsid w:val="00C50A2E"/>
    <w:rsid w:val="00C50BB3"/>
    <w:rsid w:val="00C50BFE"/>
    <w:rsid w:val="00C51100"/>
    <w:rsid w:val="00C5209E"/>
    <w:rsid w:val="00C528D5"/>
    <w:rsid w:val="00C53ED0"/>
    <w:rsid w:val="00C5455D"/>
    <w:rsid w:val="00C559AF"/>
    <w:rsid w:val="00C559BB"/>
    <w:rsid w:val="00C5617C"/>
    <w:rsid w:val="00C600C2"/>
    <w:rsid w:val="00C60C7C"/>
    <w:rsid w:val="00C614DA"/>
    <w:rsid w:val="00C61F66"/>
    <w:rsid w:val="00C623B5"/>
    <w:rsid w:val="00C62C71"/>
    <w:rsid w:val="00C62E9C"/>
    <w:rsid w:val="00C6530E"/>
    <w:rsid w:val="00C672E8"/>
    <w:rsid w:val="00C67C50"/>
    <w:rsid w:val="00C70C89"/>
    <w:rsid w:val="00C71B81"/>
    <w:rsid w:val="00C71C43"/>
    <w:rsid w:val="00C71CCF"/>
    <w:rsid w:val="00C731ED"/>
    <w:rsid w:val="00C73249"/>
    <w:rsid w:val="00C748EA"/>
    <w:rsid w:val="00C74EB7"/>
    <w:rsid w:val="00C75EAF"/>
    <w:rsid w:val="00C800B1"/>
    <w:rsid w:val="00C80C11"/>
    <w:rsid w:val="00C814D2"/>
    <w:rsid w:val="00C8382E"/>
    <w:rsid w:val="00C83B8E"/>
    <w:rsid w:val="00C84B93"/>
    <w:rsid w:val="00C86598"/>
    <w:rsid w:val="00C86697"/>
    <w:rsid w:val="00C86CEA"/>
    <w:rsid w:val="00C86D77"/>
    <w:rsid w:val="00C900FF"/>
    <w:rsid w:val="00C92AB3"/>
    <w:rsid w:val="00C92DC8"/>
    <w:rsid w:val="00C93328"/>
    <w:rsid w:val="00C946CA"/>
    <w:rsid w:val="00C947D4"/>
    <w:rsid w:val="00C94904"/>
    <w:rsid w:val="00C95703"/>
    <w:rsid w:val="00C961AE"/>
    <w:rsid w:val="00C968C2"/>
    <w:rsid w:val="00C970CA"/>
    <w:rsid w:val="00C97484"/>
    <w:rsid w:val="00C97CC5"/>
    <w:rsid w:val="00CA0C93"/>
    <w:rsid w:val="00CA1187"/>
    <w:rsid w:val="00CA25F6"/>
    <w:rsid w:val="00CA267F"/>
    <w:rsid w:val="00CA2CA3"/>
    <w:rsid w:val="00CA3D40"/>
    <w:rsid w:val="00CA3F1C"/>
    <w:rsid w:val="00CA492C"/>
    <w:rsid w:val="00CA5757"/>
    <w:rsid w:val="00CA5E97"/>
    <w:rsid w:val="00CA6062"/>
    <w:rsid w:val="00CA6147"/>
    <w:rsid w:val="00CA64F4"/>
    <w:rsid w:val="00CA74E6"/>
    <w:rsid w:val="00CA7F20"/>
    <w:rsid w:val="00CB00E8"/>
    <w:rsid w:val="00CB03E4"/>
    <w:rsid w:val="00CB05CD"/>
    <w:rsid w:val="00CB07C1"/>
    <w:rsid w:val="00CB0ADE"/>
    <w:rsid w:val="00CB18AE"/>
    <w:rsid w:val="00CB1CCF"/>
    <w:rsid w:val="00CB204E"/>
    <w:rsid w:val="00CB2C9F"/>
    <w:rsid w:val="00CB35D3"/>
    <w:rsid w:val="00CB3E28"/>
    <w:rsid w:val="00CB542B"/>
    <w:rsid w:val="00CB545D"/>
    <w:rsid w:val="00CB5BD7"/>
    <w:rsid w:val="00CB663C"/>
    <w:rsid w:val="00CB7C9D"/>
    <w:rsid w:val="00CC0615"/>
    <w:rsid w:val="00CC1752"/>
    <w:rsid w:val="00CC17F5"/>
    <w:rsid w:val="00CC182C"/>
    <w:rsid w:val="00CC2203"/>
    <w:rsid w:val="00CC2A6D"/>
    <w:rsid w:val="00CC31B9"/>
    <w:rsid w:val="00CC3B13"/>
    <w:rsid w:val="00CC59B9"/>
    <w:rsid w:val="00CC7917"/>
    <w:rsid w:val="00CD09AE"/>
    <w:rsid w:val="00CD0CC0"/>
    <w:rsid w:val="00CD22C8"/>
    <w:rsid w:val="00CD2E39"/>
    <w:rsid w:val="00CD3637"/>
    <w:rsid w:val="00CD3ABC"/>
    <w:rsid w:val="00CD3E67"/>
    <w:rsid w:val="00CD428F"/>
    <w:rsid w:val="00CD48F4"/>
    <w:rsid w:val="00CD4964"/>
    <w:rsid w:val="00CD5375"/>
    <w:rsid w:val="00CD59C2"/>
    <w:rsid w:val="00CD5C03"/>
    <w:rsid w:val="00CD6EF0"/>
    <w:rsid w:val="00CD7D79"/>
    <w:rsid w:val="00CD7E41"/>
    <w:rsid w:val="00CE05E4"/>
    <w:rsid w:val="00CE05FF"/>
    <w:rsid w:val="00CE09B0"/>
    <w:rsid w:val="00CE0DB6"/>
    <w:rsid w:val="00CE13B8"/>
    <w:rsid w:val="00CE1755"/>
    <w:rsid w:val="00CE1757"/>
    <w:rsid w:val="00CE2F14"/>
    <w:rsid w:val="00CE3CE5"/>
    <w:rsid w:val="00CE4447"/>
    <w:rsid w:val="00CE49CA"/>
    <w:rsid w:val="00CE4B03"/>
    <w:rsid w:val="00CE4EBD"/>
    <w:rsid w:val="00CE55C4"/>
    <w:rsid w:val="00CE5B06"/>
    <w:rsid w:val="00CE5E22"/>
    <w:rsid w:val="00CE73FF"/>
    <w:rsid w:val="00CE77BB"/>
    <w:rsid w:val="00CE7F27"/>
    <w:rsid w:val="00CF0C20"/>
    <w:rsid w:val="00CF0DD3"/>
    <w:rsid w:val="00CF0EDF"/>
    <w:rsid w:val="00CF10A4"/>
    <w:rsid w:val="00CF1B09"/>
    <w:rsid w:val="00CF33F1"/>
    <w:rsid w:val="00CF3ADD"/>
    <w:rsid w:val="00CF3C69"/>
    <w:rsid w:val="00CF53EB"/>
    <w:rsid w:val="00CF626A"/>
    <w:rsid w:val="00CF6E00"/>
    <w:rsid w:val="00CF78BE"/>
    <w:rsid w:val="00CF7C72"/>
    <w:rsid w:val="00CF7FF3"/>
    <w:rsid w:val="00D01E62"/>
    <w:rsid w:val="00D029ED"/>
    <w:rsid w:val="00D03F08"/>
    <w:rsid w:val="00D03F45"/>
    <w:rsid w:val="00D045AE"/>
    <w:rsid w:val="00D04ED9"/>
    <w:rsid w:val="00D057C2"/>
    <w:rsid w:val="00D05938"/>
    <w:rsid w:val="00D05AED"/>
    <w:rsid w:val="00D066D7"/>
    <w:rsid w:val="00D06EE3"/>
    <w:rsid w:val="00D07353"/>
    <w:rsid w:val="00D07E5F"/>
    <w:rsid w:val="00D07F7C"/>
    <w:rsid w:val="00D103E6"/>
    <w:rsid w:val="00D10F28"/>
    <w:rsid w:val="00D12895"/>
    <w:rsid w:val="00D12D20"/>
    <w:rsid w:val="00D12DDE"/>
    <w:rsid w:val="00D13817"/>
    <w:rsid w:val="00D147D1"/>
    <w:rsid w:val="00D1535E"/>
    <w:rsid w:val="00D16655"/>
    <w:rsid w:val="00D166EC"/>
    <w:rsid w:val="00D16A61"/>
    <w:rsid w:val="00D16FBD"/>
    <w:rsid w:val="00D201CB"/>
    <w:rsid w:val="00D20BB6"/>
    <w:rsid w:val="00D2134E"/>
    <w:rsid w:val="00D21C4C"/>
    <w:rsid w:val="00D2213B"/>
    <w:rsid w:val="00D2273F"/>
    <w:rsid w:val="00D22F7F"/>
    <w:rsid w:val="00D233A1"/>
    <w:rsid w:val="00D23E76"/>
    <w:rsid w:val="00D23F9B"/>
    <w:rsid w:val="00D240CC"/>
    <w:rsid w:val="00D246C2"/>
    <w:rsid w:val="00D24837"/>
    <w:rsid w:val="00D250D7"/>
    <w:rsid w:val="00D271F5"/>
    <w:rsid w:val="00D27365"/>
    <w:rsid w:val="00D278CF"/>
    <w:rsid w:val="00D27E4F"/>
    <w:rsid w:val="00D3276C"/>
    <w:rsid w:val="00D32BE7"/>
    <w:rsid w:val="00D349B9"/>
    <w:rsid w:val="00D34F36"/>
    <w:rsid w:val="00D34FC6"/>
    <w:rsid w:val="00D3548D"/>
    <w:rsid w:val="00D35705"/>
    <w:rsid w:val="00D35DAB"/>
    <w:rsid w:val="00D36848"/>
    <w:rsid w:val="00D37531"/>
    <w:rsid w:val="00D37690"/>
    <w:rsid w:val="00D378EF"/>
    <w:rsid w:val="00D37E19"/>
    <w:rsid w:val="00D4003E"/>
    <w:rsid w:val="00D4020D"/>
    <w:rsid w:val="00D40665"/>
    <w:rsid w:val="00D40997"/>
    <w:rsid w:val="00D40BA8"/>
    <w:rsid w:val="00D412B3"/>
    <w:rsid w:val="00D427E0"/>
    <w:rsid w:val="00D43254"/>
    <w:rsid w:val="00D43956"/>
    <w:rsid w:val="00D43BD7"/>
    <w:rsid w:val="00D43C77"/>
    <w:rsid w:val="00D44617"/>
    <w:rsid w:val="00D448A0"/>
    <w:rsid w:val="00D44EA5"/>
    <w:rsid w:val="00D4561A"/>
    <w:rsid w:val="00D456B3"/>
    <w:rsid w:val="00D461BC"/>
    <w:rsid w:val="00D4641D"/>
    <w:rsid w:val="00D47401"/>
    <w:rsid w:val="00D47E47"/>
    <w:rsid w:val="00D50ECC"/>
    <w:rsid w:val="00D514FA"/>
    <w:rsid w:val="00D52BF1"/>
    <w:rsid w:val="00D56529"/>
    <w:rsid w:val="00D56BFD"/>
    <w:rsid w:val="00D57C54"/>
    <w:rsid w:val="00D60261"/>
    <w:rsid w:val="00D63971"/>
    <w:rsid w:val="00D641CE"/>
    <w:rsid w:val="00D64C65"/>
    <w:rsid w:val="00D65279"/>
    <w:rsid w:val="00D65480"/>
    <w:rsid w:val="00D656A1"/>
    <w:rsid w:val="00D65BA6"/>
    <w:rsid w:val="00D67578"/>
    <w:rsid w:val="00D67B18"/>
    <w:rsid w:val="00D705AC"/>
    <w:rsid w:val="00D70713"/>
    <w:rsid w:val="00D70941"/>
    <w:rsid w:val="00D713F7"/>
    <w:rsid w:val="00D72538"/>
    <w:rsid w:val="00D72BE8"/>
    <w:rsid w:val="00D73051"/>
    <w:rsid w:val="00D73744"/>
    <w:rsid w:val="00D73C96"/>
    <w:rsid w:val="00D73FCB"/>
    <w:rsid w:val="00D750A4"/>
    <w:rsid w:val="00D80497"/>
    <w:rsid w:val="00D80CCC"/>
    <w:rsid w:val="00D81949"/>
    <w:rsid w:val="00D81CC9"/>
    <w:rsid w:val="00D82094"/>
    <w:rsid w:val="00D82147"/>
    <w:rsid w:val="00D8263F"/>
    <w:rsid w:val="00D84A2A"/>
    <w:rsid w:val="00D8546B"/>
    <w:rsid w:val="00D864F1"/>
    <w:rsid w:val="00D866CA"/>
    <w:rsid w:val="00D87094"/>
    <w:rsid w:val="00D87B24"/>
    <w:rsid w:val="00D90865"/>
    <w:rsid w:val="00D909D6"/>
    <w:rsid w:val="00D90D65"/>
    <w:rsid w:val="00D90F46"/>
    <w:rsid w:val="00D914F0"/>
    <w:rsid w:val="00D92006"/>
    <w:rsid w:val="00D92A9B"/>
    <w:rsid w:val="00D93042"/>
    <w:rsid w:val="00D93992"/>
    <w:rsid w:val="00D93D61"/>
    <w:rsid w:val="00D9416E"/>
    <w:rsid w:val="00D942F6"/>
    <w:rsid w:val="00D94466"/>
    <w:rsid w:val="00D945A2"/>
    <w:rsid w:val="00D94BFE"/>
    <w:rsid w:val="00D95AA1"/>
    <w:rsid w:val="00D965D1"/>
    <w:rsid w:val="00D96AF0"/>
    <w:rsid w:val="00D9748D"/>
    <w:rsid w:val="00D97C7C"/>
    <w:rsid w:val="00DA0048"/>
    <w:rsid w:val="00DA0509"/>
    <w:rsid w:val="00DA077C"/>
    <w:rsid w:val="00DA2368"/>
    <w:rsid w:val="00DA2554"/>
    <w:rsid w:val="00DA295D"/>
    <w:rsid w:val="00DA2BDF"/>
    <w:rsid w:val="00DA2CC4"/>
    <w:rsid w:val="00DA3A27"/>
    <w:rsid w:val="00DA514F"/>
    <w:rsid w:val="00DA70C4"/>
    <w:rsid w:val="00DA78D3"/>
    <w:rsid w:val="00DA78E7"/>
    <w:rsid w:val="00DA7EAA"/>
    <w:rsid w:val="00DB1096"/>
    <w:rsid w:val="00DB17D4"/>
    <w:rsid w:val="00DB1BAE"/>
    <w:rsid w:val="00DB2843"/>
    <w:rsid w:val="00DB2945"/>
    <w:rsid w:val="00DB447F"/>
    <w:rsid w:val="00DB4D3B"/>
    <w:rsid w:val="00DB4DE3"/>
    <w:rsid w:val="00DB4F50"/>
    <w:rsid w:val="00DB5447"/>
    <w:rsid w:val="00DB5D10"/>
    <w:rsid w:val="00DB704C"/>
    <w:rsid w:val="00DB7E89"/>
    <w:rsid w:val="00DB7EA8"/>
    <w:rsid w:val="00DC107B"/>
    <w:rsid w:val="00DC12C3"/>
    <w:rsid w:val="00DC142C"/>
    <w:rsid w:val="00DC14DB"/>
    <w:rsid w:val="00DC194A"/>
    <w:rsid w:val="00DC1989"/>
    <w:rsid w:val="00DC1A71"/>
    <w:rsid w:val="00DC1D10"/>
    <w:rsid w:val="00DC1D89"/>
    <w:rsid w:val="00DC2202"/>
    <w:rsid w:val="00DC2871"/>
    <w:rsid w:val="00DC2A38"/>
    <w:rsid w:val="00DC2CF7"/>
    <w:rsid w:val="00DC3668"/>
    <w:rsid w:val="00DC39E4"/>
    <w:rsid w:val="00DC4375"/>
    <w:rsid w:val="00DC50F7"/>
    <w:rsid w:val="00DC5E90"/>
    <w:rsid w:val="00DC6D3C"/>
    <w:rsid w:val="00DD08B8"/>
    <w:rsid w:val="00DD0918"/>
    <w:rsid w:val="00DD0C24"/>
    <w:rsid w:val="00DD12C3"/>
    <w:rsid w:val="00DD12CC"/>
    <w:rsid w:val="00DD13B6"/>
    <w:rsid w:val="00DD196D"/>
    <w:rsid w:val="00DD1D00"/>
    <w:rsid w:val="00DD213B"/>
    <w:rsid w:val="00DD2F83"/>
    <w:rsid w:val="00DD3E70"/>
    <w:rsid w:val="00DD5556"/>
    <w:rsid w:val="00DD57AF"/>
    <w:rsid w:val="00DD7430"/>
    <w:rsid w:val="00DD78E6"/>
    <w:rsid w:val="00DE0CAD"/>
    <w:rsid w:val="00DE11DE"/>
    <w:rsid w:val="00DE2048"/>
    <w:rsid w:val="00DE3800"/>
    <w:rsid w:val="00DE41D8"/>
    <w:rsid w:val="00DE4A68"/>
    <w:rsid w:val="00DE4C55"/>
    <w:rsid w:val="00DE5DE8"/>
    <w:rsid w:val="00DE60E7"/>
    <w:rsid w:val="00DE7666"/>
    <w:rsid w:val="00DF0177"/>
    <w:rsid w:val="00DF0223"/>
    <w:rsid w:val="00DF0A90"/>
    <w:rsid w:val="00DF1770"/>
    <w:rsid w:val="00DF1CA6"/>
    <w:rsid w:val="00DF228A"/>
    <w:rsid w:val="00DF2778"/>
    <w:rsid w:val="00DF28D7"/>
    <w:rsid w:val="00DF2AB7"/>
    <w:rsid w:val="00DF2F0C"/>
    <w:rsid w:val="00DF3A47"/>
    <w:rsid w:val="00DF3DDE"/>
    <w:rsid w:val="00DF47F7"/>
    <w:rsid w:val="00DF5856"/>
    <w:rsid w:val="00DF58DF"/>
    <w:rsid w:val="00DF5E18"/>
    <w:rsid w:val="00DF6454"/>
    <w:rsid w:val="00DF6923"/>
    <w:rsid w:val="00DF7D00"/>
    <w:rsid w:val="00E00C1A"/>
    <w:rsid w:val="00E01076"/>
    <w:rsid w:val="00E01D21"/>
    <w:rsid w:val="00E03389"/>
    <w:rsid w:val="00E0438A"/>
    <w:rsid w:val="00E04AF1"/>
    <w:rsid w:val="00E04CF5"/>
    <w:rsid w:val="00E04ECC"/>
    <w:rsid w:val="00E07422"/>
    <w:rsid w:val="00E0772E"/>
    <w:rsid w:val="00E101AA"/>
    <w:rsid w:val="00E10294"/>
    <w:rsid w:val="00E1091D"/>
    <w:rsid w:val="00E10B26"/>
    <w:rsid w:val="00E1135F"/>
    <w:rsid w:val="00E11A56"/>
    <w:rsid w:val="00E1347E"/>
    <w:rsid w:val="00E1403D"/>
    <w:rsid w:val="00E14441"/>
    <w:rsid w:val="00E147D5"/>
    <w:rsid w:val="00E14B3B"/>
    <w:rsid w:val="00E16939"/>
    <w:rsid w:val="00E17552"/>
    <w:rsid w:val="00E17AF6"/>
    <w:rsid w:val="00E17E32"/>
    <w:rsid w:val="00E17E6B"/>
    <w:rsid w:val="00E17EDF"/>
    <w:rsid w:val="00E17F96"/>
    <w:rsid w:val="00E20903"/>
    <w:rsid w:val="00E20A2E"/>
    <w:rsid w:val="00E22509"/>
    <w:rsid w:val="00E2250E"/>
    <w:rsid w:val="00E2310C"/>
    <w:rsid w:val="00E2374D"/>
    <w:rsid w:val="00E23AFC"/>
    <w:rsid w:val="00E23DBF"/>
    <w:rsid w:val="00E2434D"/>
    <w:rsid w:val="00E25028"/>
    <w:rsid w:val="00E251ED"/>
    <w:rsid w:val="00E256CE"/>
    <w:rsid w:val="00E26EA5"/>
    <w:rsid w:val="00E270E1"/>
    <w:rsid w:val="00E27466"/>
    <w:rsid w:val="00E27D5A"/>
    <w:rsid w:val="00E313BF"/>
    <w:rsid w:val="00E32291"/>
    <w:rsid w:val="00E322A2"/>
    <w:rsid w:val="00E32383"/>
    <w:rsid w:val="00E327A2"/>
    <w:rsid w:val="00E32F4A"/>
    <w:rsid w:val="00E33097"/>
    <w:rsid w:val="00E33777"/>
    <w:rsid w:val="00E33B23"/>
    <w:rsid w:val="00E343C1"/>
    <w:rsid w:val="00E3451B"/>
    <w:rsid w:val="00E35BBB"/>
    <w:rsid w:val="00E35C76"/>
    <w:rsid w:val="00E37E17"/>
    <w:rsid w:val="00E4010F"/>
    <w:rsid w:val="00E4014D"/>
    <w:rsid w:val="00E4030E"/>
    <w:rsid w:val="00E409F6"/>
    <w:rsid w:val="00E4239C"/>
    <w:rsid w:val="00E42EB4"/>
    <w:rsid w:val="00E43C8E"/>
    <w:rsid w:val="00E44221"/>
    <w:rsid w:val="00E453FE"/>
    <w:rsid w:val="00E45E80"/>
    <w:rsid w:val="00E46ED8"/>
    <w:rsid w:val="00E4769E"/>
    <w:rsid w:val="00E47718"/>
    <w:rsid w:val="00E47A55"/>
    <w:rsid w:val="00E506DE"/>
    <w:rsid w:val="00E50BB3"/>
    <w:rsid w:val="00E50F74"/>
    <w:rsid w:val="00E50FED"/>
    <w:rsid w:val="00E5109C"/>
    <w:rsid w:val="00E514EA"/>
    <w:rsid w:val="00E519C5"/>
    <w:rsid w:val="00E51CE2"/>
    <w:rsid w:val="00E51DD8"/>
    <w:rsid w:val="00E525C7"/>
    <w:rsid w:val="00E52D99"/>
    <w:rsid w:val="00E53DE2"/>
    <w:rsid w:val="00E54819"/>
    <w:rsid w:val="00E55081"/>
    <w:rsid w:val="00E575AB"/>
    <w:rsid w:val="00E5795E"/>
    <w:rsid w:val="00E605CC"/>
    <w:rsid w:val="00E60A89"/>
    <w:rsid w:val="00E60C5E"/>
    <w:rsid w:val="00E61191"/>
    <w:rsid w:val="00E61B1A"/>
    <w:rsid w:val="00E621B6"/>
    <w:rsid w:val="00E62422"/>
    <w:rsid w:val="00E626F5"/>
    <w:rsid w:val="00E630E6"/>
    <w:rsid w:val="00E64567"/>
    <w:rsid w:val="00E65688"/>
    <w:rsid w:val="00E65761"/>
    <w:rsid w:val="00E66217"/>
    <w:rsid w:val="00E67E5F"/>
    <w:rsid w:val="00E7015F"/>
    <w:rsid w:val="00E71201"/>
    <w:rsid w:val="00E726BB"/>
    <w:rsid w:val="00E73332"/>
    <w:rsid w:val="00E737FB"/>
    <w:rsid w:val="00E7427A"/>
    <w:rsid w:val="00E74475"/>
    <w:rsid w:val="00E7487F"/>
    <w:rsid w:val="00E75519"/>
    <w:rsid w:val="00E761FF"/>
    <w:rsid w:val="00E769AE"/>
    <w:rsid w:val="00E76C05"/>
    <w:rsid w:val="00E77421"/>
    <w:rsid w:val="00E800A9"/>
    <w:rsid w:val="00E802F3"/>
    <w:rsid w:val="00E80635"/>
    <w:rsid w:val="00E808EB"/>
    <w:rsid w:val="00E80E4D"/>
    <w:rsid w:val="00E814F3"/>
    <w:rsid w:val="00E8196A"/>
    <w:rsid w:val="00E82022"/>
    <w:rsid w:val="00E82A43"/>
    <w:rsid w:val="00E82CF5"/>
    <w:rsid w:val="00E83011"/>
    <w:rsid w:val="00E83499"/>
    <w:rsid w:val="00E83B41"/>
    <w:rsid w:val="00E83C4C"/>
    <w:rsid w:val="00E840C8"/>
    <w:rsid w:val="00E8529B"/>
    <w:rsid w:val="00E854FF"/>
    <w:rsid w:val="00E85C3D"/>
    <w:rsid w:val="00E86699"/>
    <w:rsid w:val="00E86C26"/>
    <w:rsid w:val="00E91284"/>
    <w:rsid w:val="00E91732"/>
    <w:rsid w:val="00E91C95"/>
    <w:rsid w:val="00E91EDE"/>
    <w:rsid w:val="00E9540D"/>
    <w:rsid w:val="00E95843"/>
    <w:rsid w:val="00E95F7B"/>
    <w:rsid w:val="00E96389"/>
    <w:rsid w:val="00E9758D"/>
    <w:rsid w:val="00E97D21"/>
    <w:rsid w:val="00EA0AB4"/>
    <w:rsid w:val="00EA1893"/>
    <w:rsid w:val="00EA1E52"/>
    <w:rsid w:val="00EA2B2B"/>
    <w:rsid w:val="00EA2C3E"/>
    <w:rsid w:val="00EA2E8D"/>
    <w:rsid w:val="00EA32E8"/>
    <w:rsid w:val="00EA4113"/>
    <w:rsid w:val="00EA4BF6"/>
    <w:rsid w:val="00EA7473"/>
    <w:rsid w:val="00EA767D"/>
    <w:rsid w:val="00EA7BFC"/>
    <w:rsid w:val="00EA7C18"/>
    <w:rsid w:val="00EA7DF5"/>
    <w:rsid w:val="00EB120C"/>
    <w:rsid w:val="00EB145C"/>
    <w:rsid w:val="00EB17C8"/>
    <w:rsid w:val="00EB1A8F"/>
    <w:rsid w:val="00EB2281"/>
    <w:rsid w:val="00EB2E7E"/>
    <w:rsid w:val="00EB3717"/>
    <w:rsid w:val="00EB3FA7"/>
    <w:rsid w:val="00EB4008"/>
    <w:rsid w:val="00EB4A15"/>
    <w:rsid w:val="00EB4EF6"/>
    <w:rsid w:val="00EB5236"/>
    <w:rsid w:val="00EB5641"/>
    <w:rsid w:val="00EB5692"/>
    <w:rsid w:val="00EB792A"/>
    <w:rsid w:val="00EB7977"/>
    <w:rsid w:val="00EB7A5D"/>
    <w:rsid w:val="00EC19E1"/>
    <w:rsid w:val="00EC2505"/>
    <w:rsid w:val="00EC2C49"/>
    <w:rsid w:val="00EC3522"/>
    <w:rsid w:val="00EC3C83"/>
    <w:rsid w:val="00EC4A62"/>
    <w:rsid w:val="00EC4C84"/>
    <w:rsid w:val="00EC4DD6"/>
    <w:rsid w:val="00EC5475"/>
    <w:rsid w:val="00EC578F"/>
    <w:rsid w:val="00EC5867"/>
    <w:rsid w:val="00EC5FC1"/>
    <w:rsid w:val="00EC664F"/>
    <w:rsid w:val="00EC673C"/>
    <w:rsid w:val="00EC676F"/>
    <w:rsid w:val="00EC6E0B"/>
    <w:rsid w:val="00EC74AF"/>
    <w:rsid w:val="00ED0326"/>
    <w:rsid w:val="00ED14A9"/>
    <w:rsid w:val="00ED2778"/>
    <w:rsid w:val="00ED4425"/>
    <w:rsid w:val="00ED4690"/>
    <w:rsid w:val="00ED4EE7"/>
    <w:rsid w:val="00ED5298"/>
    <w:rsid w:val="00ED6172"/>
    <w:rsid w:val="00ED6807"/>
    <w:rsid w:val="00ED6DCD"/>
    <w:rsid w:val="00ED746A"/>
    <w:rsid w:val="00EE0D5B"/>
    <w:rsid w:val="00EE1146"/>
    <w:rsid w:val="00EE20AC"/>
    <w:rsid w:val="00EE2312"/>
    <w:rsid w:val="00EE2EB4"/>
    <w:rsid w:val="00EE46B2"/>
    <w:rsid w:val="00EE4880"/>
    <w:rsid w:val="00EE5300"/>
    <w:rsid w:val="00EE7158"/>
    <w:rsid w:val="00EE77B0"/>
    <w:rsid w:val="00EF004D"/>
    <w:rsid w:val="00EF02D7"/>
    <w:rsid w:val="00EF178A"/>
    <w:rsid w:val="00EF1C04"/>
    <w:rsid w:val="00EF1F8F"/>
    <w:rsid w:val="00EF2C22"/>
    <w:rsid w:val="00EF343D"/>
    <w:rsid w:val="00EF39E4"/>
    <w:rsid w:val="00EF5F2B"/>
    <w:rsid w:val="00EF6272"/>
    <w:rsid w:val="00EF7BC9"/>
    <w:rsid w:val="00F00EF4"/>
    <w:rsid w:val="00F01695"/>
    <w:rsid w:val="00F0315A"/>
    <w:rsid w:val="00F0391B"/>
    <w:rsid w:val="00F0393E"/>
    <w:rsid w:val="00F03F80"/>
    <w:rsid w:val="00F04456"/>
    <w:rsid w:val="00F05B01"/>
    <w:rsid w:val="00F063D0"/>
    <w:rsid w:val="00F07263"/>
    <w:rsid w:val="00F07A75"/>
    <w:rsid w:val="00F07FB5"/>
    <w:rsid w:val="00F103E7"/>
    <w:rsid w:val="00F112C6"/>
    <w:rsid w:val="00F1195B"/>
    <w:rsid w:val="00F11A06"/>
    <w:rsid w:val="00F12501"/>
    <w:rsid w:val="00F139C4"/>
    <w:rsid w:val="00F148A8"/>
    <w:rsid w:val="00F14AB6"/>
    <w:rsid w:val="00F14B3F"/>
    <w:rsid w:val="00F14F97"/>
    <w:rsid w:val="00F15889"/>
    <w:rsid w:val="00F1739D"/>
    <w:rsid w:val="00F17F15"/>
    <w:rsid w:val="00F201B9"/>
    <w:rsid w:val="00F21517"/>
    <w:rsid w:val="00F21EB7"/>
    <w:rsid w:val="00F22C9D"/>
    <w:rsid w:val="00F234C3"/>
    <w:rsid w:val="00F24E95"/>
    <w:rsid w:val="00F251A8"/>
    <w:rsid w:val="00F25C15"/>
    <w:rsid w:val="00F26951"/>
    <w:rsid w:val="00F26A72"/>
    <w:rsid w:val="00F26AE6"/>
    <w:rsid w:val="00F27BB9"/>
    <w:rsid w:val="00F30578"/>
    <w:rsid w:val="00F30711"/>
    <w:rsid w:val="00F30B0D"/>
    <w:rsid w:val="00F310F3"/>
    <w:rsid w:val="00F32A54"/>
    <w:rsid w:val="00F32B9B"/>
    <w:rsid w:val="00F32F1C"/>
    <w:rsid w:val="00F330AF"/>
    <w:rsid w:val="00F33E93"/>
    <w:rsid w:val="00F34097"/>
    <w:rsid w:val="00F352C2"/>
    <w:rsid w:val="00F363A4"/>
    <w:rsid w:val="00F36597"/>
    <w:rsid w:val="00F369E8"/>
    <w:rsid w:val="00F36F73"/>
    <w:rsid w:val="00F41D76"/>
    <w:rsid w:val="00F42082"/>
    <w:rsid w:val="00F4224E"/>
    <w:rsid w:val="00F42D8E"/>
    <w:rsid w:val="00F42F8F"/>
    <w:rsid w:val="00F43C85"/>
    <w:rsid w:val="00F457AC"/>
    <w:rsid w:val="00F4580B"/>
    <w:rsid w:val="00F460A6"/>
    <w:rsid w:val="00F50314"/>
    <w:rsid w:val="00F522F0"/>
    <w:rsid w:val="00F52C47"/>
    <w:rsid w:val="00F531B1"/>
    <w:rsid w:val="00F53F78"/>
    <w:rsid w:val="00F55556"/>
    <w:rsid w:val="00F55D55"/>
    <w:rsid w:val="00F56103"/>
    <w:rsid w:val="00F565AB"/>
    <w:rsid w:val="00F56A17"/>
    <w:rsid w:val="00F56A9E"/>
    <w:rsid w:val="00F57287"/>
    <w:rsid w:val="00F60374"/>
    <w:rsid w:val="00F60CA0"/>
    <w:rsid w:val="00F6157B"/>
    <w:rsid w:val="00F61B0C"/>
    <w:rsid w:val="00F6221C"/>
    <w:rsid w:val="00F634F7"/>
    <w:rsid w:val="00F63A2F"/>
    <w:rsid w:val="00F63BEF"/>
    <w:rsid w:val="00F64406"/>
    <w:rsid w:val="00F64952"/>
    <w:rsid w:val="00F64AA7"/>
    <w:rsid w:val="00F64EB9"/>
    <w:rsid w:val="00F650F2"/>
    <w:rsid w:val="00F65371"/>
    <w:rsid w:val="00F657DD"/>
    <w:rsid w:val="00F65BFA"/>
    <w:rsid w:val="00F65D85"/>
    <w:rsid w:val="00F65EE2"/>
    <w:rsid w:val="00F662B8"/>
    <w:rsid w:val="00F66349"/>
    <w:rsid w:val="00F66729"/>
    <w:rsid w:val="00F66D61"/>
    <w:rsid w:val="00F67598"/>
    <w:rsid w:val="00F7020D"/>
    <w:rsid w:val="00F70930"/>
    <w:rsid w:val="00F70E5B"/>
    <w:rsid w:val="00F70FE9"/>
    <w:rsid w:val="00F71B38"/>
    <w:rsid w:val="00F71DEB"/>
    <w:rsid w:val="00F71F0F"/>
    <w:rsid w:val="00F7223A"/>
    <w:rsid w:val="00F72302"/>
    <w:rsid w:val="00F736F1"/>
    <w:rsid w:val="00F73B3D"/>
    <w:rsid w:val="00F7473E"/>
    <w:rsid w:val="00F75D13"/>
    <w:rsid w:val="00F76A36"/>
    <w:rsid w:val="00F76FD9"/>
    <w:rsid w:val="00F777B1"/>
    <w:rsid w:val="00F77B81"/>
    <w:rsid w:val="00F77FA1"/>
    <w:rsid w:val="00F80368"/>
    <w:rsid w:val="00F8097D"/>
    <w:rsid w:val="00F80AA6"/>
    <w:rsid w:val="00F814C2"/>
    <w:rsid w:val="00F81725"/>
    <w:rsid w:val="00F81F69"/>
    <w:rsid w:val="00F82737"/>
    <w:rsid w:val="00F82BDD"/>
    <w:rsid w:val="00F82CB1"/>
    <w:rsid w:val="00F85AE7"/>
    <w:rsid w:val="00F860C9"/>
    <w:rsid w:val="00F869F0"/>
    <w:rsid w:val="00F86E4B"/>
    <w:rsid w:val="00F87093"/>
    <w:rsid w:val="00F877DE"/>
    <w:rsid w:val="00F87E86"/>
    <w:rsid w:val="00F9021E"/>
    <w:rsid w:val="00F90838"/>
    <w:rsid w:val="00F91A9C"/>
    <w:rsid w:val="00F91D90"/>
    <w:rsid w:val="00F91ECE"/>
    <w:rsid w:val="00F92979"/>
    <w:rsid w:val="00F933B6"/>
    <w:rsid w:val="00F93623"/>
    <w:rsid w:val="00F944EA"/>
    <w:rsid w:val="00F94A36"/>
    <w:rsid w:val="00F96874"/>
    <w:rsid w:val="00F968AB"/>
    <w:rsid w:val="00F96ABA"/>
    <w:rsid w:val="00F96BDF"/>
    <w:rsid w:val="00F96E32"/>
    <w:rsid w:val="00F97D70"/>
    <w:rsid w:val="00FA0922"/>
    <w:rsid w:val="00FA0D77"/>
    <w:rsid w:val="00FA145C"/>
    <w:rsid w:val="00FA1BCB"/>
    <w:rsid w:val="00FA2B57"/>
    <w:rsid w:val="00FA2DA4"/>
    <w:rsid w:val="00FA32B5"/>
    <w:rsid w:val="00FA520A"/>
    <w:rsid w:val="00FA5DED"/>
    <w:rsid w:val="00FA6F10"/>
    <w:rsid w:val="00FA778E"/>
    <w:rsid w:val="00FA7DD1"/>
    <w:rsid w:val="00FB0058"/>
    <w:rsid w:val="00FB0FAE"/>
    <w:rsid w:val="00FB1232"/>
    <w:rsid w:val="00FB14F3"/>
    <w:rsid w:val="00FB191E"/>
    <w:rsid w:val="00FB2BA4"/>
    <w:rsid w:val="00FB2C75"/>
    <w:rsid w:val="00FB3B37"/>
    <w:rsid w:val="00FB513F"/>
    <w:rsid w:val="00FB52BF"/>
    <w:rsid w:val="00FB5F7F"/>
    <w:rsid w:val="00FB62CB"/>
    <w:rsid w:val="00FB654A"/>
    <w:rsid w:val="00FB67A2"/>
    <w:rsid w:val="00FB6D33"/>
    <w:rsid w:val="00FB7016"/>
    <w:rsid w:val="00FB7FCB"/>
    <w:rsid w:val="00FC03CD"/>
    <w:rsid w:val="00FC1713"/>
    <w:rsid w:val="00FC1A1F"/>
    <w:rsid w:val="00FC3BC0"/>
    <w:rsid w:val="00FC3D16"/>
    <w:rsid w:val="00FC3D96"/>
    <w:rsid w:val="00FC3FAE"/>
    <w:rsid w:val="00FC5043"/>
    <w:rsid w:val="00FC6EE1"/>
    <w:rsid w:val="00FC77F0"/>
    <w:rsid w:val="00FD03B7"/>
    <w:rsid w:val="00FD04BB"/>
    <w:rsid w:val="00FD06D7"/>
    <w:rsid w:val="00FD0A46"/>
    <w:rsid w:val="00FD2921"/>
    <w:rsid w:val="00FD4136"/>
    <w:rsid w:val="00FD4E25"/>
    <w:rsid w:val="00FD5DA4"/>
    <w:rsid w:val="00FD5DC9"/>
    <w:rsid w:val="00FD6552"/>
    <w:rsid w:val="00FD6ECC"/>
    <w:rsid w:val="00FD6F40"/>
    <w:rsid w:val="00FE0447"/>
    <w:rsid w:val="00FE0C93"/>
    <w:rsid w:val="00FE16F4"/>
    <w:rsid w:val="00FE194D"/>
    <w:rsid w:val="00FE1D20"/>
    <w:rsid w:val="00FE1F5B"/>
    <w:rsid w:val="00FE2871"/>
    <w:rsid w:val="00FE3693"/>
    <w:rsid w:val="00FE3F54"/>
    <w:rsid w:val="00FE57CA"/>
    <w:rsid w:val="00FE640C"/>
    <w:rsid w:val="00FE6836"/>
    <w:rsid w:val="00FE6BF6"/>
    <w:rsid w:val="00FE70F8"/>
    <w:rsid w:val="00FE7CD3"/>
    <w:rsid w:val="00FE7FD4"/>
    <w:rsid w:val="00FF0164"/>
    <w:rsid w:val="00FF0635"/>
    <w:rsid w:val="00FF0DCF"/>
    <w:rsid w:val="00FF3235"/>
    <w:rsid w:val="00FF3371"/>
    <w:rsid w:val="00FF36EB"/>
    <w:rsid w:val="00FF3FA2"/>
    <w:rsid w:val="00FF44CF"/>
    <w:rsid w:val="00FF550A"/>
    <w:rsid w:val="00FF5E93"/>
    <w:rsid w:val="00FF72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2529"/>
    <o:shapelayout v:ext="edit">
      <o:idmap v:ext="edit" data="1"/>
    </o:shapelayout>
  </w:shapeDefaults>
  <w:decimalSymbol w:val="."/>
  <w:listSeparator w:val=","/>
  <w14:docId w14:val="2387417C"/>
  <w15:chartTrackingRefBased/>
  <w15:docId w15:val="{9ABCD65E-AACB-4945-9043-E9E8CA02D7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B2BA4"/>
    <w:pPr>
      <w:keepNext/>
      <w:spacing w:before="240" w:after="0" w:line="480" w:lineRule="auto"/>
      <w:outlineLvl w:val="0"/>
    </w:pPr>
    <w:rPr>
      <w:rFonts w:ascii="Arial" w:eastAsia="Times New Roman" w:hAnsi="Arial" w:cs="Arial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F4C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4C58"/>
  </w:style>
  <w:style w:type="paragraph" w:styleId="Footer">
    <w:name w:val="footer"/>
    <w:basedOn w:val="Normal"/>
    <w:link w:val="FooterChar"/>
    <w:uiPriority w:val="99"/>
    <w:unhideWhenUsed/>
    <w:rsid w:val="007F4C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4C58"/>
  </w:style>
  <w:style w:type="character" w:styleId="CommentReference">
    <w:name w:val="annotation reference"/>
    <w:basedOn w:val="DefaultParagraphFont"/>
    <w:unhideWhenUsed/>
    <w:rsid w:val="00DB447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DB44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DB44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44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447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447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447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B447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A44A09"/>
    <w:pPr>
      <w:ind w:left="720"/>
      <w:contextualSpacing/>
    </w:pPr>
  </w:style>
  <w:style w:type="table" w:styleId="TableGrid">
    <w:name w:val="Table Grid"/>
    <w:basedOn w:val="TableNormal"/>
    <w:uiPriority w:val="39"/>
    <w:rsid w:val="004909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D36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1D36A8"/>
    <w:rPr>
      <w:rFonts w:ascii="Calibri" w:hAnsi="Calibri" w:cs="Calibri"/>
      <w:noProof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1D36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CommentTextChar"/>
    <w:link w:val="EndNoteBibliography"/>
    <w:rsid w:val="001D36A8"/>
    <w:rPr>
      <w:rFonts w:ascii="Calibri" w:hAnsi="Calibri" w:cs="Calibri"/>
      <w:noProof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146DC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271A52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D5D37"/>
    <w:rPr>
      <w:color w:val="808080"/>
      <w:shd w:val="clear" w:color="auto" w:fill="E6E6E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019EF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019EF"/>
    <w:rPr>
      <w:rFonts w:ascii="Consolas" w:hAnsi="Consolas"/>
      <w:sz w:val="20"/>
      <w:szCs w:val="20"/>
    </w:rPr>
  </w:style>
  <w:style w:type="character" w:customStyle="1" w:styleId="Heading1Char">
    <w:name w:val="Heading 1 Char"/>
    <w:basedOn w:val="DefaultParagraphFont"/>
    <w:link w:val="Heading1"/>
    <w:rsid w:val="00FB2BA4"/>
    <w:rPr>
      <w:rFonts w:ascii="Arial" w:eastAsia="Times New Roman" w:hAnsi="Arial" w:cs="Arial"/>
      <w:b/>
    </w:rPr>
  </w:style>
  <w:style w:type="character" w:styleId="Strong">
    <w:name w:val="Strong"/>
    <w:basedOn w:val="DefaultParagraphFont"/>
    <w:uiPriority w:val="22"/>
    <w:qFormat/>
    <w:rsid w:val="0026507E"/>
    <w:rPr>
      <w:b/>
      <w:bCs/>
    </w:rPr>
  </w:style>
  <w:style w:type="paragraph" w:styleId="NormalWeb">
    <w:name w:val="Normal (Web)"/>
    <w:basedOn w:val="Normal"/>
    <w:uiPriority w:val="99"/>
    <w:unhideWhenUsed/>
    <w:rsid w:val="002650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1F746D"/>
    <w:rPr>
      <w:color w:val="605E5C"/>
      <w:shd w:val="clear" w:color="auto" w:fill="E1DFDD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6C5417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6C5417"/>
    <w:rPr>
      <w:rFonts w:ascii="Calibri" w:hAnsi="Calibri" w:cs="Consolas"/>
      <w:szCs w:val="21"/>
    </w:rPr>
  </w:style>
  <w:style w:type="character" w:styleId="LineNumber">
    <w:name w:val="line number"/>
    <w:basedOn w:val="DefaultParagraphFont"/>
    <w:uiPriority w:val="99"/>
    <w:semiHidden/>
    <w:unhideWhenUsed/>
    <w:rsid w:val="00A22C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51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4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6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5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27960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202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13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84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3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7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96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64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73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9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5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0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43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79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1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4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46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1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7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3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6E9440-F4BE-4137-9AE7-0D81B2782B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462</Words>
  <Characters>26280</Characters>
  <Application>Microsoft Office Word</Application>
  <DocSecurity>0</DocSecurity>
  <Lines>21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a Bolick</dc:creator>
  <cp:keywords/>
  <dc:description/>
  <cp:lastModifiedBy>Barbara Tregre</cp:lastModifiedBy>
  <cp:revision>4</cp:revision>
  <cp:lastPrinted>2020-02-13T15:40:00Z</cp:lastPrinted>
  <dcterms:created xsi:type="dcterms:W3CDTF">2020-02-13T14:48:00Z</dcterms:created>
  <dcterms:modified xsi:type="dcterms:W3CDTF">2020-02-17T17:45:00Z</dcterms:modified>
</cp:coreProperties>
</file>